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F4E709" w14:textId="77777777" w:rsidR="00C23987" w:rsidRDefault="00F04ECD" w:rsidP="00F04ECD">
      <w:pPr>
        <w:jc w:val="center"/>
        <w:rPr>
          <w:rFonts w:cs="Mangal"/>
          <w:b/>
          <w:bCs/>
          <w:kern w:val="28"/>
          <w:sz w:val="24"/>
          <w:szCs w:val="24"/>
          <w:lang w:val="en-US" w:bidi="hi-IN"/>
        </w:rPr>
      </w:pPr>
      <w:r w:rsidRPr="00F04ECD">
        <w:rPr>
          <w:rFonts w:cs="Mangal"/>
          <w:b/>
          <w:bCs/>
          <w:kern w:val="28"/>
          <w:sz w:val="24"/>
          <w:szCs w:val="24"/>
          <w:lang w:val="en-US" w:bidi="hi-IN"/>
        </w:rPr>
        <w:t>A D</w:t>
      </w:r>
      <w:r w:rsidR="00C33BB8">
        <w:rPr>
          <w:rFonts w:cs="Mangal"/>
          <w:b/>
          <w:bCs/>
          <w:kern w:val="28"/>
          <w:sz w:val="24"/>
          <w:szCs w:val="24"/>
          <w:lang w:val="en-US" w:bidi="hi-IN"/>
        </w:rPr>
        <w:t>ynamic</w:t>
      </w:r>
      <w:r w:rsidRPr="00F04ECD">
        <w:rPr>
          <w:rFonts w:cs="Mangal"/>
          <w:b/>
          <w:bCs/>
          <w:kern w:val="28"/>
          <w:sz w:val="24"/>
          <w:szCs w:val="24"/>
          <w:lang w:val="en-US" w:bidi="hi-IN"/>
        </w:rPr>
        <w:t xml:space="preserve"> W</w:t>
      </w:r>
      <w:r w:rsidR="00C33BB8">
        <w:rPr>
          <w:rFonts w:cs="Mangal"/>
          <w:b/>
          <w:bCs/>
          <w:kern w:val="28"/>
          <w:sz w:val="24"/>
          <w:szCs w:val="24"/>
          <w:lang w:val="en-US" w:bidi="hi-IN"/>
        </w:rPr>
        <w:t>eb</w:t>
      </w:r>
      <w:r w:rsidRPr="00F04ECD">
        <w:rPr>
          <w:rFonts w:cs="Mangal"/>
          <w:b/>
          <w:bCs/>
          <w:kern w:val="28"/>
          <w:sz w:val="24"/>
          <w:szCs w:val="24"/>
          <w:lang w:val="en-US" w:bidi="hi-IN"/>
        </w:rPr>
        <w:t xml:space="preserve"> A</w:t>
      </w:r>
      <w:r w:rsidR="00C33BB8">
        <w:rPr>
          <w:rFonts w:cs="Mangal"/>
          <w:b/>
          <w:bCs/>
          <w:kern w:val="28"/>
          <w:sz w:val="24"/>
          <w:szCs w:val="24"/>
          <w:lang w:val="en-US" w:bidi="hi-IN"/>
        </w:rPr>
        <w:t>pplication</w:t>
      </w:r>
      <w:r w:rsidRPr="00F04ECD">
        <w:rPr>
          <w:rFonts w:cs="Mangal"/>
          <w:b/>
          <w:bCs/>
          <w:kern w:val="28"/>
          <w:sz w:val="24"/>
          <w:szCs w:val="24"/>
          <w:lang w:val="en-US" w:bidi="hi-IN"/>
        </w:rPr>
        <w:t xml:space="preserve"> </w:t>
      </w:r>
      <w:r w:rsidR="00C33BB8">
        <w:rPr>
          <w:rFonts w:cs="Mangal"/>
          <w:b/>
          <w:bCs/>
          <w:kern w:val="28"/>
          <w:sz w:val="24"/>
          <w:szCs w:val="24"/>
          <w:lang w:val="en-US" w:bidi="hi-IN"/>
        </w:rPr>
        <w:t>to</w:t>
      </w:r>
      <w:r w:rsidRPr="00F04ECD">
        <w:rPr>
          <w:rFonts w:cs="Mangal"/>
          <w:b/>
          <w:bCs/>
          <w:kern w:val="28"/>
          <w:sz w:val="24"/>
          <w:szCs w:val="24"/>
          <w:lang w:val="en-US" w:bidi="hi-IN"/>
        </w:rPr>
        <w:t xml:space="preserve"> T</w:t>
      </w:r>
      <w:r w:rsidR="00C33BB8">
        <w:rPr>
          <w:rFonts w:cs="Mangal"/>
          <w:b/>
          <w:bCs/>
          <w:kern w:val="28"/>
          <w:sz w:val="24"/>
          <w:szCs w:val="24"/>
          <w:lang w:val="en-US" w:bidi="hi-IN"/>
        </w:rPr>
        <w:t>rack</w:t>
      </w:r>
      <w:r w:rsidRPr="00F04ECD">
        <w:rPr>
          <w:rFonts w:cs="Mangal"/>
          <w:b/>
          <w:bCs/>
          <w:kern w:val="28"/>
          <w:sz w:val="24"/>
          <w:szCs w:val="24"/>
          <w:lang w:val="en-US" w:bidi="hi-IN"/>
        </w:rPr>
        <w:t xml:space="preserve"> A</w:t>
      </w:r>
      <w:r w:rsidR="00C33BB8">
        <w:rPr>
          <w:rFonts w:cs="Mangal"/>
          <w:b/>
          <w:bCs/>
          <w:kern w:val="28"/>
          <w:sz w:val="24"/>
          <w:szCs w:val="24"/>
          <w:lang w:val="en-US" w:bidi="hi-IN"/>
        </w:rPr>
        <w:t>ssets</w:t>
      </w:r>
      <w:r w:rsidRPr="00F04ECD">
        <w:rPr>
          <w:rFonts w:cs="Mangal"/>
          <w:b/>
          <w:bCs/>
          <w:kern w:val="28"/>
          <w:sz w:val="24"/>
          <w:szCs w:val="24"/>
          <w:lang w:val="en-US" w:bidi="hi-IN"/>
        </w:rPr>
        <w:t xml:space="preserve"> </w:t>
      </w:r>
      <w:r w:rsidR="00C33BB8">
        <w:rPr>
          <w:rFonts w:cs="Mangal"/>
          <w:b/>
          <w:bCs/>
          <w:kern w:val="28"/>
          <w:sz w:val="24"/>
          <w:szCs w:val="24"/>
          <w:lang w:val="en-US" w:bidi="hi-IN"/>
        </w:rPr>
        <w:t>using</w:t>
      </w:r>
      <w:r w:rsidRPr="00F04ECD">
        <w:rPr>
          <w:rFonts w:cs="Mangal"/>
          <w:b/>
          <w:bCs/>
          <w:kern w:val="28"/>
          <w:sz w:val="24"/>
          <w:szCs w:val="24"/>
          <w:lang w:val="en-US" w:bidi="hi-IN"/>
        </w:rPr>
        <w:t xml:space="preserve"> G</w:t>
      </w:r>
      <w:r w:rsidR="00C33BB8">
        <w:rPr>
          <w:rFonts w:cs="Mangal"/>
          <w:b/>
          <w:bCs/>
          <w:kern w:val="28"/>
          <w:sz w:val="24"/>
          <w:szCs w:val="24"/>
          <w:lang w:val="en-US" w:bidi="hi-IN"/>
        </w:rPr>
        <w:t>eospatial</w:t>
      </w:r>
      <w:r w:rsidRPr="00F04ECD">
        <w:rPr>
          <w:rFonts w:cs="Mangal"/>
          <w:b/>
          <w:bCs/>
          <w:kern w:val="28"/>
          <w:sz w:val="24"/>
          <w:szCs w:val="24"/>
          <w:lang w:val="en-US" w:bidi="hi-IN"/>
        </w:rPr>
        <w:t xml:space="preserve"> T</w:t>
      </w:r>
      <w:r w:rsidR="00C33BB8">
        <w:rPr>
          <w:rFonts w:cs="Mangal"/>
          <w:b/>
          <w:bCs/>
          <w:kern w:val="28"/>
          <w:sz w:val="24"/>
          <w:szCs w:val="24"/>
          <w:lang w:val="en-US" w:bidi="hi-IN"/>
        </w:rPr>
        <w:t>echnology</w:t>
      </w:r>
      <w:r w:rsidRPr="00F04ECD">
        <w:rPr>
          <w:rFonts w:cs="Mangal"/>
          <w:b/>
          <w:bCs/>
          <w:kern w:val="28"/>
          <w:sz w:val="24"/>
          <w:szCs w:val="24"/>
          <w:lang w:val="en-US" w:bidi="hi-IN"/>
        </w:rPr>
        <w:t>: A</w:t>
      </w:r>
      <w:r w:rsidR="00C33BB8">
        <w:rPr>
          <w:rFonts w:cs="Mangal"/>
          <w:b/>
          <w:bCs/>
          <w:kern w:val="28"/>
          <w:sz w:val="24"/>
          <w:szCs w:val="24"/>
          <w:lang w:val="en-US" w:bidi="hi-IN"/>
        </w:rPr>
        <w:t xml:space="preserve">sset </w:t>
      </w:r>
      <w:r>
        <w:rPr>
          <w:rFonts w:cs="Mangal"/>
          <w:b/>
          <w:bCs/>
          <w:kern w:val="28"/>
          <w:sz w:val="24"/>
          <w:szCs w:val="24"/>
          <w:lang w:val="en-US" w:bidi="hi-IN"/>
        </w:rPr>
        <w:t>C</w:t>
      </w:r>
      <w:r w:rsidR="00C33BB8">
        <w:rPr>
          <w:rFonts w:cs="Mangal"/>
          <w:b/>
          <w:bCs/>
          <w:kern w:val="28"/>
          <w:sz w:val="24"/>
          <w:szCs w:val="24"/>
          <w:lang w:val="en-US" w:bidi="hi-IN"/>
        </w:rPr>
        <w:t>onnect</w:t>
      </w:r>
    </w:p>
    <w:p w14:paraId="6D502141" w14:textId="77777777" w:rsidR="00F04ECD" w:rsidRPr="00F04ECD" w:rsidRDefault="00F04ECD" w:rsidP="00F04ECD">
      <w:pPr>
        <w:jc w:val="center"/>
        <w:rPr>
          <w:sz w:val="24"/>
          <w:szCs w:val="24"/>
        </w:rPr>
      </w:pPr>
    </w:p>
    <w:p w14:paraId="3618A46A" w14:textId="77777777" w:rsidR="00F04ECD" w:rsidRPr="00F04ECD" w:rsidRDefault="00F04ECD" w:rsidP="00F04ECD">
      <w:pPr>
        <w:jc w:val="center"/>
        <w:rPr>
          <w:sz w:val="20"/>
          <w:lang w:val="pt-BR"/>
        </w:rPr>
      </w:pPr>
      <w:r w:rsidRPr="00F04ECD">
        <w:rPr>
          <w:sz w:val="20"/>
          <w:lang w:val="pt-BR"/>
        </w:rPr>
        <w:t>A</w:t>
      </w:r>
      <w:r w:rsidR="009A2317">
        <w:rPr>
          <w:sz w:val="20"/>
          <w:lang w:val="pt-BR"/>
        </w:rPr>
        <w:t>dithi R.</w:t>
      </w:r>
      <w:r w:rsidRPr="00F04ECD">
        <w:rPr>
          <w:sz w:val="20"/>
          <w:lang w:val="pt-BR"/>
        </w:rPr>
        <w:t xml:space="preserve"> Upadhya </w:t>
      </w:r>
      <w:r w:rsidR="00604F58">
        <w:rPr>
          <w:sz w:val="20"/>
          <w:vertAlign w:val="superscript"/>
          <w:lang w:val="pt-BR"/>
        </w:rPr>
        <w:t>1</w:t>
      </w:r>
      <w:r w:rsidRPr="00F04ECD">
        <w:rPr>
          <w:sz w:val="20"/>
          <w:vertAlign w:val="superscript"/>
          <w:lang w:val="pt-BR"/>
        </w:rPr>
        <w:t>,*</w:t>
      </w:r>
      <w:r w:rsidR="00604F58">
        <w:rPr>
          <w:sz w:val="20"/>
          <w:lang w:val="pt-BR"/>
        </w:rPr>
        <w:t xml:space="preserve"> and</w:t>
      </w:r>
      <w:r w:rsidR="009A2317">
        <w:rPr>
          <w:sz w:val="20"/>
          <w:lang w:val="pt-BR"/>
        </w:rPr>
        <w:t xml:space="preserve"> Parag</w:t>
      </w:r>
      <w:r w:rsidRPr="00F04ECD">
        <w:rPr>
          <w:sz w:val="20"/>
          <w:lang w:val="pt-BR"/>
        </w:rPr>
        <w:t xml:space="preserve"> Khatavkar</w:t>
      </w:r>
      <w:r w:rsidRPr="00F04ECD">
        <w:rPr>
          <w:sz w:val="20"/>
          <w:vertAlign w:val="superscript"/>
          <w:lang w:val="pt-BR"/>
        </w:rPr>
        <w:t xml:space="preserve"> </w:t>
      </w:r>
      <w:r w:rsidR="00FB1FF7">
        <w:rPr>
          <w:sz w:val="20"/>
          <w:vertAlign w:val="superscript"/>
          <w:lang w:val="pt-BR"/>
        </w:rPr>
        <w:t>2</w:t>
      </w:r>
    </w:p>
    <w:p w14:paraId="6A683C44" w14:textId="77777777" w:rsidR="00F04ECD" w:rsidRPr="00F04ECD" w:rsidRDefault="00F04ECD" w:rsidP="00F04ECD">
      <w:pPr>
        <w:jc w:val="center"/>
        <w:rPr>
          <w:sz w:val="20"/>
          <w:lang w:val="pt-BR"/>
        </w:rPr>
      </w:pPr>
    </w:p>
    <w:p w14:paraId="3BDCDAAA" w14:textId="77777777" w:rsidR="00FB1FF7" w:rsidRDefault="00604F58" w:rsidP="00F04ECD">
      <w:pPr>
        <w:jc w:val="center"/>
        <w:rPr>
          <w:sz w:val="20"/>
        </w:rPr>
      </w:pPr>
      <w:r>
        <w:rPr>
          <w:sz w:val="20"/>
          <w:vertAlign w:val="superscript"/>
        </w:rPr>
        <w:t>1</w:t>
      </w:r>
      <w:r w:rsidR="00F04ECD" w:rsidRPr="00F04ECD">
        <w:rPr>
          <w:sz w:val="20"/>
        </w:rPr>
        <w:t xml:space="preserve"> Institute of Environment Education and Research, Bharati Vidyapeeth </w:t>
      </w:r>
      <w:r w:rsidR="002374E9">
        <w:rPr>
          <w:sz w:val="20"/>
        </w:rPr>
        <w:t xml:space="preserve">Deemed </w:t>
      </w:r>
      <w:r w:rsidR="00F04ECD" w:rsidRPr="00F04ECD">
        <w:rPr>
          <w:sz w:val="20"/>
        </w:rPr>
        <w:t>University, P</w:t>
      </w:r>
      <w:r w:rsidR="0005105B">
        <w:rPr>
          <w:sz w:val="20"/>
        </w:rPr>
        <w:t>une- 411403, Maharashtra, India, email</w:t>
      </w:r>
      <w:r w:rsidR="00FB1FF7">
        <w:rPr>
          <w:sz w:val="20"/>
        </w:rPr>
        <w:t>–</w:t>
      </w:r>
      <w:r w:rsidR="00F04ECD" w:rsidRPr="00F04ECD">
        <w:rPr>
          <w:sz w:val="20"/>
        </w:rPr>
        <w:t xml:space="preserve"> </w:t>
      </w:r>
      <w:hyperlink r:id="rId8" w:history="1">
        <w:r w:rsidR="00FB1FF7" w:rsidRPr="00604F58">
          <w:rPr>
            <w:rStyle w:val="Hyperlink"/>
            <w:color w:val="auto"/>
            <w:sz w:val="20"/>
          </w:rPr>
          <w:t>adithiru095@protonmail.com</w:t>
        </w:r>
      </w:hyperlink>
    </w:p>
    <w:p w14:paraId="22BD7D0F" w14:textId="77777777" w:rsidR="00F04ECD" w:rsidRDefault="00FB1FF7" w:rsidP="00F04ECD">
      <w:pPr>
        <w:jc w:val="center"/>
        <w:rPr>
          <w:sz w:val="20"/>
        </w:rPr>
      </w:pPr>
      <w:r>
        <w:rPr>
          <w:sz w:val="20"/>
          <w:vertAlign w:val="superscript"/>
        </w:rPr>
        <w:t>2</w:t>
      </w:r>
      <w:r w:rsidRPr="00F04ECD">
        <w:rPr>
          <w:sz w:val="20"/>
        </w:rPr>
        <w:t xml:space="preserve"> </w:t>
      </w:r>
      <w:r>
        <w:rPr>
          <w:sz w:val="20"/>
        </w:rPr>
        <w:t xml:space="preserve">Chief Operating Officer, </w:t>
      </w:r>
      <w:proofErr w:type="spellStart"/>
      <w:r>
        <w:rPr>
          <w:sz w:val="20"/>
        </w:rPr>
        <w:t>HubMatrix</w:t>
      </w:r>
      <w:proofErr w:type="spellEnd"/>
      <w:r>
        <w:rPr>
          <w:sz w:val="20"/>
        </w:rPr>
        <w:t xml:space="preserve"> Technologies Private Limited</w:t>
      </w:r>
      <w:r w:rsidRPr="00F04ECD">
        <w:rPr>
          <w:sz w:val="20"/>
        </w:rPr>
        <w:t>, Pu</w:t>
      </w:r>
      <w:r>
        <w:rPr>
          <w:sz w:val="20"/>
        </w:rPr>
        <w:t>ne, Maharashtra, India</w:t>
      </w:r>
      <w:r w:rsidR="0005105B">
        <w:rPr>
          <w:sz w:val="20"/>
        </w:rPr>
        <w:t>, email</w:t>
      </w:r>
      <w:r>
        <w:rPr>
          <w:sz w:val="20"/>
        </w:rPr>
        <w:t>--</w:t>
      </w:r>
      <w:r w:rsidR="00604F58" w:rsidRPr="00604F58">
        <w:rPr>
          <w:sz w:val="20"/>
        </w:rPr>
        <w:t xml:space="preserve"> </w:t>
      </w:r>
      <w:hyperlink r:id="rId9" w:history="1">
        <w:r w:rsidR="0005105B" w:rsidRPr="0005105B">
          <w:rPr>
            <w:rStyle w:val="Hyperlink"/>
            <w:color w:val="auto"/>
            <w:sz w:val="20"/>
          </w:rPr>
          <w:t>khatavkarparag@gmail.com</w:t>
        </w:r>
      </w:hyperlink>
    </w:p>
    <w:p w14:paraId="17103F78" w14:textId="77777777" w:rsidR="00C23987" w:rsidRDefault="00C23987" w:rsidP="00C23987">
      <w:pPr>
        <w:rPr>
          <w:b/>
        </w:rPr>
      </w:pPr>
    </w:p>
    <w:p w14:paraId="655FA879" w14:textId="77777777" w:rsidR="00C23987" w:rsidRPr="00C23987" w:rsidRDefault="00C23987" w:rsidP="00C23987">
      <w:pPr>
        <w:rPr>
          <w:b/>
        </w:rPr>
      </w:pPr>
    </w:p>
    <w:p w14:paraId="21CF078B" w14:textId="77777777" w:rsidR="00C23987" w:rsidRPr="00F04ECD" w:rsidRDefault="00C23987" w:rsidP="00F04ECD">
      <w:pPr>
        <w:jc w:val="left"/>
        <w:rPr>
          <w:sz w:val="20"/>
        </w:rPr>
      </w:pPr>
      <w:r w:rsidRPr="00F04ECD">
        <w:rPr>
          <w:b/>
          <w:sz w:val="20"/>
        </w:rPr>
        <w:t>K</w:t>
      </w:r>
      <w:r w:rsidR="00C33BB8">
        <w:rPr>
          <w:b/>
          <w:sz w:val="20"/>
        </w:rPr>
        <w:t>ey</w:t>
      </w:r>
      <w:r w:rsidRPr="00F04ECD">
        <w:rPr>
          <w:b/>
          <w:sz w:val="20"/>
        </w:rPr>
        <w:t xml:space="preserve"> W</w:t>
      </w:r>
      <w:r w:rsidR="00C33BB8">
        <w:rPr>
          <w:b/>
          <w:sz w:val="20"/>
        </w:rPr>
        <w:t>ords</w:t>
      </w:r>
      <w:r w:rsidRPr="00F04ECD">
        <w:rPr>
          <w:b/>
          <w:sz w:val="20"/>
        </w:rPr>
        <w:t xml:space="preserve">: </w:t>
      </w:r>
      <w:r w:rsidR="00F04ECD" w:rsidRPr="00F04ECD">
        <w:rPr>
          <w:color w:val="222222"/>
          <w:sz w:val="20"/>
        </w:rPr>
        <w:t>Web-GIS, API, Asset Management System, Web Services</w:t>
      </w:r>
    </w:p>
    <w:p w14:paraId="1E613451" w14:textId="77777777" w:rsidR="00C23987" w:rsidRPr="00F04ECD" w:rsidRDefault="00C23987" w:rsidP="00C23987">
      <w:pPr>
        <w:rPr>
          <w:sz w:val="20"/>
        </w:rPr>
      </w:pPr>
    </w:p>
    <w:p w14:paraId="1220D295" w14:textId="77777777" w:rsidR="00C23987" w:rsidRPr="00F04ECD" w:rsidRDefault="00C23987" w:rsidP="00C23987">
      <w:pPr>
        <w:rPr>
          <w:b/>
          <w:sz w:val="20"/>
        </w:rPr>
      </w:pPr>
      <w:r w:rsidRPr="00F04ECD">
        <w:rPr>
          <w:b/>
          <w:sz w:val="20"/>
        </w:rPr>
        <w:t>A</w:t>
      </w:r>
      <w:r w:rsidR="00C33BB8">
        <w:rPr>
          <w:b/>
          <w:sz w:val="20"/>
        </w:rPr>
        <w:t>bstract</w:t>
      </w:r>
      <w:r w:rsidRPr="00F04ECD">
        <w:rPr>
          <w:b/>
          <w:sz w:val="20"/>
        </w:rPr>
        <w:t>:</w:t>
      </w:r>
    </w:p>
    <w:p w14:paraId="103B58BA" w14:textId="77777777" w:rsidR="00C23987" w:rsidRPr="00C23987" w:rsidRDefault="00C23987" w:rsidP="00C23987">
      <w:pPr>
        <w:rPr>
          <w:b/>
        </w:rPr>
      </w:pPr>
    </w:p>
    <w:p w14:paraId="4FC78CB2" w14:textId="77777777" w:rsidR="0064740D" w:rsidRPr="0064740D" w:rsidRDefault="00C224E9" w:rsidP="0064740D">
      <w:pPr>
        <w:pStyle w:val="CommentText"/>
      </w:pPr>
      <w:r w:rsidRPr="0064740D">
        <w:rPr>
          <w:color w:val="000000"/>
        </w:rPr>
        <w:t>Geographic Information Systems (GIS) have the capability for consolidating large-scale spatial information to an easily accessible, physically less tedious platform and allows the data to be visualized on maps.</w:t>
      </w:r>
      <w:r>
        <w:rPr>
          <w:color w:val="000000"/>
        </w:rPr>
        <w:t xml:space="preserve"> </w:t>
      </w:r>
      <w:r w:rsidR="0064740D" w:rsidRPr="0064740D">
        <w:rPr>
          <w:color w:val="000000"/>
        </w:rPr>
        <w:t xml:space="preserve">The best way to visualize ground-based assets is by regular monitoring at real time. Spatial information is one of the crucial requirements in decision making for ground-based assets. An effective asset management system can improve the performance of the asset; strengthen the infrastructure and tackle current and future challenges. Most of the existing asset management systems focus on reducing the maintenance while extending the lifetime of the asset. Although current management systems provide the aforementioned services, there is a need </w:t>
      </w:r>
      <w:r w:rsidR="0064740D" w:rsidRPr="0064740D">
        <w:t>to integrate the system with GIS and implement real time auditing</w:t>
      </w:r>
      <w:r w:rsidR="0064740D" w:rsidRPr="0064740D">
        <w:rPr>
          <w:color w:val="000000"/>
        </w:rPr>
        <w:t xml:space="preserve">. Such a system is very essential and crucial in the infrastructure industry where ground based assets need a continuous spatial monitoring. The methodology consisted of a three-phase approach which included data modelling of masters and transactions, spatial analysis of assets using a comprehensive system, tracking asset to provide an advanced spatial decision support system. The web services play the most crucial role by providing a gateway for any device to interact with the system for e.g. a mobile or a Garmin device. We have designed a user-friendly, interactive GIS. It provides cost of travel and asset history along with the asset data and provides an assessment of the current condition of the asset. It demarcates buffers around an asset for nearest possible replacement if any damage occurs to that particular asset. The details of the asset along with any other specific damage alert or a regular assessment of the asset is emailed to the concerned authority along with a report. The unique characteristics of the system are as follows: a) the system can interact with any device e.g.: mobile or a Garmin; b) real time auditing of the assets can be done while the assets are visible on the map; c) a complete track of asset’s history is maintained for security monitoring; d) it can </w:t>
      </w:r>
      <w:r w:rsidRPr="0064740D">
        <w:rPr>
          <w:color w:val="000000"/>
        </w:rPr>
        <w:t>schedule the</w:t>
      </w:r>
      <w:r w:rsidR="0064740D" w:rsidRPr="0064740D">
        <w:rPr>
          <w:color w:val="000000"/>
        </w:rPr>
        <w:t xml:space="preserve"> maintenance; </w:t>
      </w:r>
      <w:r>
        <w:rPr>
          <w:color w:val="000000"/>
        </w:rPr>
        <w:t>e</w:t>
      </w:r>
      <w:r w:rsidR="0064740D" w:rsidRPr="0064740D">
        <w:rPr>
          <w:color w:val="000000"/>
        </w:rPr>
        <w:t>) it can perform analysis and reporting to identify faults and replacements if needed. As a whole it improves the decision making of the organisation by tracking the assets along with its parameters in real time. Ease of access to this system can be attributed to the integration among stored data such as the location, status, condition, history, and description. We have developed an organized management system to reduce time invested in physical management thus reducing overall cost of maintenance. The results in this paper will improve the spatial dimension of asset management systems; we do maintain that not all kinds of assets can be benefitted by this application. The future scope of this study is to integrate the system with Artificial Intelligence to predict damages even before it occurs.</w:t>
      </w:r>
    </w:p>
    <w:p w14:paraId="356D5A30" w14:textId="77777777" w:rsidR="001E1394" w:rsidRPr="001E1394" w:rsidRDefault="001E1394" w:rsidP="001E1394">
      <w:pPr>
        <w:pStyle w:val="m7788029222399973538gmail-msocommenttext"/>
        <w:shd w:val="clear" w:color="auto" w:fill="FFFFFF"/>
        <w:spacing w:before="0" w:beforeAutospacing="0" w:after="0" w:afterAutospacing="0"/>
        <w:jc w:val="both"/>
        <w:rPr>
          <w:rFonts w:ascii="Arial" w:hAnsi="Arial" w:cs="Arial"/>
          <w:color w:val="222222"/>
          <w:sz w:val="20"/>
          <w:szCs w:val="20"/>
        </w:rPr>
      </w:pPr>
      <w:r>
        <w:rPr>
          <w:color w:val="000000"/>
        </w:rPr>
        <w:t> </w:t>
      </w:r>
    </w:p>
    <w:p w14:paraId="3F29AEE4" w14:textId="77777777" w:rsidR="007A5B03" w:rsidRDefault="007A5B03" w:rsidP="007A5B03">
      <w:pPr>
        <w:sectPr w:rsidR="007A5B03" w:rsidSect="00C23987">
          <w:headerReference w:type="default" r:id="rId10"/>
          <w:type w:val="continuous"/>
          <w:pgSz w:w="11907" w:h="16783" w:code="9"/>
          <w:pgMar w:top="1440" w:right="1152" w:bottom="1440" w:left="1152" w:header="0" w:footer="1080" w:gutter="0"/>
          <w:pgNumType w:start="17"/>
          <w:cols w:space="341"/>
          <w:titlePg/>
        </w:sectPr>
      </w:pPr>
    </w:p>
    <w:p w14:paraId="3D27374C" w14:textId="77777777" w:rsidR="007A5B03" w:rsidRPr="007A5B03" w:rsidRDefault="007A5B03" w:rsidP="007A5B03">
      <w:pPr>
        <w:sectPr w:rsidR="007A5B03" w:rsidRPr="007A5B03" w:rsidSect="007A5B03">
          <w:type w:val="continuous"/>
          <w:pgSz w:w="11907" w:h="16783" w:code="9"/>
          <w:pgMar w:top="1440" w:right="1152" w:bottom="1440" w:left="1152" w:header="0" w:footer="1080" w:gutter="0"/>
          <w:pgNumType w:start="17"/>
          <w:cols w:num="2" w:space="360"/>
          <w:titlePg/>
        </w:sectPr>
      </w:pPr>
    </w:p>
    <w:p w14:paraId="2481299D" w14:textId="77777777" w:rsidR="00C23987" w:rsidRDefault="00C23987" w:rsidP="007A5B03">
      <w:pPr>
        <w:rPr>
          <w:b/>
        </w:rPr>
      </w:pPr>
    </w:p>
    <w:p w14:paraId="0A263F0F" w14:textId="77777777" w:rsidR="00F04ECD" w:rsidRDefault="00F04ECD" w:rsidP="007A5B03">
      <w:pPr>
        <w:rPr>
          <w:b/>
        </w:rPr>
      </w:pPr>
    </w:p>
    <w:p w14:paraId="784DDFD0" w14:textId="77777777" w:rsidR="00F04ECD" w:rsidRDefault="00F04ECD" w:rsidP="007A5B03">
      <w:pPr>
        <w:rPr>
          <w:b/>
        </w:rPr>
      </w:pPr>
    </w:p>
    <w:p w14:paraId="5E9025B2" w14:textId="77777777" w:rsidR="00F04ECD" w:rsidRDefault="00F04ECD" w:rsidP="007A5B03">
      <w:pPr>
        <w:rPr>
          <w:b/>
        </w:rPr>
      </w:pPr>
    </w:p>
    <w:p w14:paraId="5B0316AC" w14:textId="77777777" w:rsidR="00F04ECD" w:rsidRDefault="00F04ECD" w:rsidP="007A5B03">
      <w:pPr>
        <w:rPr>
          <w:b/>
        </w:rPr>
      </w:pPr>
    </w:p>
    <w:p w14:paraId="2089ABBD" w14:textId="77777777" w:rsidR="00C224E9" w:rsidRDefault="00C224E9" w:rsidP="007A5B03">
      <w:pPr>
        <w:rPr>
          <w:b/>
        </w:rPr>
      </w:pPr>
    </w:p>
    <w:p w14:paraId="5C8E30AC" w14:textId="77777777" w:rsidR="00C224E9" w:rsidRDefault="00C224E9" w:rsidP="007A5B03">
      <w:pPr>
        <w:rPr>
          <w:b/>
        </w:rPr>
      </w:pPr>
    </w:p>
    <w:p w14:paraId="55EE2D78" w14:textId="77777777" w:rsidR="00C224E9" w:rsidRDefault="00C224E9" w:rsidP="007A5B03">
      <w:pPr>
        <w:rPr>
          <w:b/>
        </w:rPr>
      </w:pPr>
    </w:p>
    <w:p w14:paraId="2D533F85" w14:textId="77777777" w:rsidR="00C224E9" w:rsidRDefault="00C224E9" w:rsidP="007A5B03">
      <w:pPr>
        <w:rPr>
          <w:b/>
        </w:rPr>
      </w:pPr>
    </w:p>
    <w:p w14:paraId="6DB88C82" w14:textId="77777777" w:rsidR="00C224E9" w:rsidRDefault="00C224E9" w:rsidP="007A5B03">
      <w:pPr>
        <w:rPr>
          <w:b/>
        </w:rPr>
      </w:pPr>
    </w:p>
    <w:p w14:paraId="5BF34419" w14:textId="77777777" w:rsidR="00C224E9" w:rsidRDefault="00C224E9" w:rsidP="007A5B03">
      <w:pPr>
        <w:rPr>
          <w:b/>
        </w:rPr>
      </w:pPr>
    </w:p>
    <w:p w14:paraId="1E884A13" w14:textId="77777777" w:rsidR="00C224E9" w:rsidRDefault="00C224E9" w:rsidP="007A5B03">
      <w:pPr>
        <w:rPr>
          <w:b/>
        </w:rPr>
      </w:pPr>
    </w:p>
    <w:p w14:paraId="6D8E9051" w14:textId="77777777" w:rsidR="00F04ECD" w:rsidRDefault="00F04ECD" w:rsidP="007A5B03">
      <w:pPr>
        <w:rPr>
          <w:b/>
        </w:rPr>
      </w:pPr>
    </w:p>
    <w:p w14:paraId="11437654" w14:textId="77777777" w:rsidR="00F04ECD" w:rsidRDefault="00F04ECD" w:rsidP="007A5B03">
      <w:pPr>
        <w:rPr>
          <w:b/>
        </w:rPr>
      </w:pPr>
    </w:p>
    <w:p w14:paraId="641F3494" w14:textId="77777777" w:rsidR="00F04ECD" w:rsidRDefault="00F04ECD" w:rsidP="007A5B03">
      <w:pPr>
        <w:rPr>
          <w:b/>
        </w:rPr>
      </w:pPr>
    </w:p>
    <w:p w14:paraId="1C30F739" w14:textId="77777777" w:rsidR="00F04ECD" w:rsidRDefault="00F04ECD" w:rsidP="007A5B03">
      <w:pPr>
        <w:rPr>
          <w:b/>
        </w:rPr>
      </w:pPr>
    </w:p>
    <w:p w14:paraId="1D88F6F0" w14:textId="77777777" w:rsidR="00F04ECD" w:rsidRDefault="00F04ECD" w:rsidP="007A5B03">
      <w:pPr>
        <w:rPr>
          <w:b/>
        </w:rPr>
      </w:pPr>
    </w:p>
    <w:p w14:paraId="2A7615A1" w14:textId="77777777" w:rsidR="00F04ECD" w:rsidRDefault="0064740D" w:rsidP="007A5B03">
      <w:pPr>
        <w:rPr>
          <w:b/>
        </w:rPr>
      </w:pPr>
      <w:r>
        <w:rPr>
          <w:b/>
          <w:noProof/>
          <w:lang w:val="en-US"/>
        </w:rPr>
        <mc:AlternateContent>
          <mc:Choice Requires="wps">
            <w:drawing>
              <wp:anchor distT="0" distB="0" distL="114300" distR="114300" simplePos="0" relativeHeight="251664384" behindDoc="0" locked="0" layoutInCell="1" allowOverlap="1" wp14:anchorId="70DE0B34" wp14:editId="1160C3CD">
                <wp:simplePos x="0" y="0"/>
                <wp:positionH relativeFrom="column">
                  <wp:posOffset>-24130</wp:posOffset>
                </wp:positionH>
                <wp:positionV relativeFrom="paragraph">
                  <wp:posOffset>39370</wp:posOffset>
                </wp:positionV>
                <wp:extent cx="3385185" cy="0"/>
                <wp:effectExtent l="0" t="0" r="24765" b="19050"/>
                <wp:wrapNone/>
                <wp:docPr id="48" name="Straight Connector 48"/>
                <wp:cNvGraphicFramePr/>
                <a:graphic xmlns:a="http://schemas.openxmlformats.org/drawingml/2006/main">
                  <a:graphicData uri="http://schemas.microsoft.com/office/word/2010/wordprocessingShape">
                    <wps:wsp>
                      <wps:cNvCnPr/>
                      <wps:spPr>
                        <a:xfrm>
                          <a:off x="0" y="0"/>
                          <a:ext cx="33851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51F94E3" id="Straight Connector 48" o:spid="_x0000_s1026" style="position:absolute;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pt,3.1pt" to="264.65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" strokecolor="black [3213]" strokeweight=".5pt">
                <v:stroke joinstyle="miter"/>
              </v:line>
            </w:pict>
          </mc:Fallback>
        </mc:AlternateContent>
      </w:r>
    </w:p>
    <w:p w14:paraId="0F287D0F" w14:textId="77777777" w:rsidR="0005105B" w:rsidRPr="009456E9" w:rsidRDefault="0005105B" w:rsidP="0005105B">
      <w:r w:rsidRPr="009456E9">
        <w:t>*Corresponding author</w:t>
      </w:r>
    </w:p>
    <w:p w14:paraId="1F526B70" w14:textId="77777777" w:rsidR="00DE12B9" w:rsidRDefault="00DE12B9" w:rsidP="00E37112"/>
    <w:p w14:paraId="37F06A00" w14:textId="77777777" w:rsidR="00F04ECD" w:rsidRDefault="00F04ECD" w:rsidP="007A5B03">
      <w:pPr>
        <w:rPr>
          <w:b/>
        </w:rPr>
      </w:pPr>
    </w:p>
    <w:p w14:paraId="1D1F5253" w14:textId="77777777" w:rsidR="00F04ECD" w:rsidRDefault="00F04ECD" w:rsidP="007A5B03">
      <w:pPr>
        <w:rPr>
          <w:b/>
        </w:rPr>
      </w:pPr>
    </w:p>
    <w:p w14:paraId="55A60933" w14:textId="77777777" w:rsidR="00F04ECD" w:rsidRDefault="00F04ECD" w:rsidP="007A5B03">
      <w:pPr>
        <w:rPr>
          <w:b/>
        </w:rPr>
      </w:pPr>
    </w:p>
    <w:p w14:paraId="5DBBDB91" w14:textId="77777777" w:rsidR="00F04ECD" w:rsidRDefault="00F04ECD" w:rsidP="007A5B03">
      <w:pPr>
        <w:rPr>
          <w:b/>
        </w:rPr>
      </w:pPr>
    </w:p>
    <w:p w14:paraId="0AE3350D" w14:textId="77777777" w:rsidR="00F04ECD" w:rsidRDefault="00F04ECD" w:rsidP="007A5B03">
      <w:pPr>
        <w:rPr>
          <w:b/>
        </w:rPr>
      </w:pPr>
    </w:p>
    <w:p w14:paraId="4976F25D" w14:textId="77777777" w:rsidR="00A418B3" w:rsidRDefault="00A418B3" w:rsidP="00A418B3">
      <w:pPr>
        <w:pStyle w:val="ListParagraph"/>
        <w:ind w:left="360"/>
        <w:rPr>
          <w:b/>
          <w:sz w:val="20"/>
        </w:rPr>
      </w:pPr>
    </w:p>
    <w:p w14:paraId="733CADED" w14:textId="77777777" w:rsidR="0064740D" w:rsidRDefault="0064740D" w:rsidP="00A418B3">
      <w:pPr>
        <w:pStyle w:val="ListParagraph"/>
        <w:ind w:left="360"/>
        <w:rPr>
          <w:b/>
          <w:sz w:val="20"/>
        </w:rPr>
      </w:pPr>
    </w:p>
    <w:p w14:paraId="79E95C9F" w14:textId="77777777" w:rsidR="00C224E9" w:rsidRDefault="00C224E9" w:rsidP="00A418B3">
      <w:pPr>
        <w:pStyle w:val="ListParagraph"/>
        <w:ind w:left="360"/>
        <w:rPr>
          <w:b/>
          <w:sz w:val="20"/>
        </w:rPr>
      </w:pPr>
    </w:p>
    <w:p w14:paraId="089345F6" w14:textId="77777777" w:rsidR="00C224E9" w:rsidRDefault="00C224E9" w:rsidP="00A418B3">
      <w:pPr>
        <w:pStyle w:val="ListParagraph"/>
        <w:ind w:left="360"/>
        <w:rPr>
          <w:b/>
          <w:sz w:val="20"/>
        </w:rPr>
      </w:pPr>
    </w:p>
    <w:p w14:paraId="14EFAE22" w14:textId="77777777" w:rsidR="00C224E9" w:rsidRDefault="00C224E9" w:rsidP="00A418B3">
      <w:pPr>
        <w:pStyle w:val="ListParagraph"/>
        <w:ind w:left="360"/>
        <w:rPr>
          <w:b/>
          <w:sz w:val="20"/>
        </w:rPr>
      </w:pPr>
    </w:p>
    <w:p w14:paraId="49F817EE" w14:textId="77777777" w:rsidR="00C224E9" w:rsidRDefault="00C224E9" w:rsidP="00A418B3">
      <w:pPr>
        <w:pStyle w:val="ListParagraph"/>
        <w:ind w:left="360"/>
        <w:rPr>
          <w:b/>
          <w:sz w:val="20"/>
        </w:rPr>
      </w:pPr>
    </w:p>
    <w:p w14:paraId="4DBAED89" w14:textId="77777777" w:rsidR="00C224E9" w:rsidRDefault="00C224E9" w:rsidP="00A418B3">
      <w:pPr>
        <w:pStyle w:val="ListParagraph"/>
        <w:ind w:left="360"/>
        <w:rPr>
          <w:b/>
          <w:sz w:val="20"/>
        </w:rPr>
      </w:pPr>
    </w:p>
    <w:p w14:paraId="17378613" w14:textId="77777777" w:rsidR="00C224E9" w:rsidRDefault="00C224E9" w:rsidP="00A418B3">
      <w:pPr>
        <w:pStyle w:val="ListParagraph"/>
        <w:ind w:left="360"/>
        <w:rPr>
          <w:b/>
          <w:sz w:val="20"/>
        </w:rPr>
      </w:pPr>
    </w:p>
    <w:p w14:paraId="481F508F" w14:textId="77777777" w:rsidR="00C224E9" w:rsidRDefault="00C224E9" w:rsidP="00A418B3">
      <w:pPr>
        <w:pStyle w:val="ListParagraph"/>
        <w:ind w:left="360"/>
        <w:rPr>
          <w:b/>
          <w:sz w:val="20"/>
        </w:rPr>
      </w:pPr>
    </w:p>
    <w:p w14:paraId="746246A0" w14:textId="77777777" w:rsidR="00C224E9" w:rsidRDefault="00C224E9" w:rsidP="00A418B3">
      <w:pPr>
        <w:pStyle w:val="ListParagraph"/>
        <w:ind w:left="360"/>
        <w:rPr>
          <w:b/>
          <w:sz w:val="20"/>
        </w:rPr>
      </w:pPr>
    </w:p>
    <w:p w14:paraId="793C6FAB" w14:textId="77777777" w:rsidR="0064740D" w:rsidRDefault="0064740D" w:rsidP="00A418B3">
      <w:pPr>
        <w:pStyle w:val="ListParagraph"/>
        <w:ind w:left="360"/>
        <w:rPr>
          <w:b/>
          <w:sz w:val="20"/>
        </w:rPr>
      </w:pPr>
    </w:p>
    <w:p w14:paraId="4A57FB06" w14:textId="77777777" w:rsidR="002C2EBF" w:rsidRDefault="002C2EBF" w:rsidP="002C2EBF">
      <w:pPr>
        <w:pStyle w:val="ListParagraph"/>
        <w:ind w:left="360"/>
        <w:rPr>
          <w:b/>
          <w:sz w:val="20"/>
        </w:rPr>
      </w:pPr>
    </w:p>
    <w:p w14:paraId="0FF29B62" w14:textId="77777777" w:rsidR="002C2EBF" w:rsidRDefault="002C2EBF" w:rsidP="002C2EBF">
      <w:pPr>
        <w:pStyle w:val="ListParagraph"/>
        <w:ind w:left="360"/>
        <w:rPr>
          <w:b/>
          <w:sz w:val="20"/>
        </w:rPr>
      </w:pPr>
    </w:p>
    <w:p w14:paraId="1E94E397" w14:textId="2C45E1C2" w:rsidR="00C33BB8" w:rsidRPr="002C2EBF" w:rsidRDefault="00C33BB8" w:rsidP="002C2EBF">
      <w:pPr>
        <w:pStyle w:val="ListParagraph"/>
        <w:numPr>
          <w:ilvl w:val="0"/>
          <w:numId w:val="4"/>
        </w:numPr>
        <w:jc w:val="center"/>
        <w:rPr>
          <w:b/>
          <w:sz w:val="20"/>
        </w:rPr>
      </w:pPr>
      <w:r w:rsidRPr="002C2EBF">
        <w:rPr>
          <w:b/>
          <w:sz w:val="20"/>
        </w:rPr>
        <w:lastRenderedPageBreak/>
        <w:t>Introduction</w:t>
      </w:r>
    </w:p>
    <w:p w14:paraId="50EBE40F" w14:textId="77777777" w:rsidR="00C33BB8" w:rsidRDefault="00C33BB8" w:rsidP="00436548">
      <w:pPr>
        <w:rPr>
          <w:sz w:val="20"/>
        </w:rPr>
      </w:pPr>
    </w:p>
    <w:p w14:paraId="0498E2E1" w14:textId="77777777" w:rsidR="00C827A1" w:rsidRPr="00C827A1" w:rsidRDefault="00C827A1" w:rsidP="00436548">
      <w:pPr>
        <w:rPr>
          <w:sz w:val="20"/>
        </w:rPr>
      </w:pPr>
      <w:r w:rsidRPr="00C827A1">
        <w:rPr>
          <w:sz w:val="20"/>
        </w:rPr>
        <w:t>Asset management is a systematic approach to maintain, upgrade and operate assets. The asset management can be grouped into five elements</w:t>
      </w:r>
      <w:r w:rsidR="005A4B79">
        <w:rPr>
          <w:sz w:val="20"/>
        </w:rPr>
        <w:t>:</w:t>
      </w:r>
      <w:r w:rsidRPr="00C827A1">
        <w:rPr>
          <w:sz w:val="20"/>
        </w:rPr>
        <w:t xml:space="preserve"> basic information, performance measures, needs,</w:t>
      </w:r>
      <w:bookmarkStart w:id="0" w:name="page2"/>
      <w:bookmarkEnd w:id="0"/>
      <w:r w:rsidRPr="00C827A1">
        <w:rPr>
          <w:sz w:val="20"/>
        </w:rPr>
        <w:t xml:space="preserve"> analysis, program analysis, and program delivery. Asset tagging is a simple way of tagging or keeping track of an asset. Geographic information systems (GIS) are becoming more powerful, affordable and simpler to use for small </w:t>
      </w:r>
      <w:r w:rsidR="004A2E3C">
        <w:rPr>
          <w:sz w:val="20"/>
        </w:rPr>
        <w:t xml:space="preserve">scale </w:t>
      </w:r>
      <w:r w:rsidRPr="00C827A1">
        <w:rPr>
          <w:sz w:val="20"/>
        </w:rPr>
        <w:t>organizations seeking utility asset management solutions. A GIS serves as a repository of location information and asset details, based on a map with layers corresponding to various systems that can be updated and shared in real-time with workers in the field. The features of an effective asset management system are: an asset inventory, inventory of programs, defined roles, and responsibilities, identif</w:t>
      </w:r>
      <w:r w:rsidR="004A2E3C">
        <w:rPr>
          <w:sz w:val="20"/>
        </w:rPr>
        <w:t>ication and calculation of</w:t>
      </w:r>
      <w:r w:rsidRPr="00C827A1">
        <w:rPr>
          <w:sz w:val="20"/>
        </w:rPr>
        <w:t xml:space="preserve"> risk.</w:t>
      </w:r>
    </w:p>
    <w:p w14:paraId="78447387" w14:textId="77777777" w:rsidR="00C827A1" w:rsidRDefault="00C827A1" w:rsidP="00436548">
      <w:pPr>
        <w:rPr>
          <w:sz w:val="20"/>
        </w:rPr>
      </w:pPr>
    </w:p>
    <w:p w14:paraId="7510FF2C" w14:textId="77777777" w:rsidR="00682D2E" w:rsidRDefault="00682D2E" w:rsidP="00682D2E">
      <w:pPr>
        <w:rPr>
          <w:sz w:val="20"/>
        </w:rPr>
      </w:pPr>
      <w:r>
        <w:rPr>
          <w:sz w:val="20"/>
        </w:rPr>
        <w:t>T</w:t>
      </w:r>
      <w:r w:rsidRPr="00E37112">
        <w:rPr>
          <w:sz w:val="20"/>
        </w:rPr>
        <w:t xml:space="preserve">he design and implementation of </w:t>
      </w:r>
      <w:r w:rsidRPr="00E37112">
        <w:rPr>
          <w:rStyle w:val="lsb"/>
          <w:sz w:val="20"/>
        </w:rPr>
        <w:t xml:space="preserve">a </w:t>
      </w:r>
      <w:r w:rsidRPr="00E37112">
        <w:rPr>
          <w:sz w:val="20"/>
        </w:rPr>
        <w:t xml:space="preserve">Geographical Information System (GIS) based Utility Management </w:t>
      </w:r>
      <w:r>
        <w:rPr>
          <w:sz w:val="20"/>
        </w:rPr>
        <w:t>System</w:t>
      </w:r>
      <w:r w:rsidRPr="00E37112">
        <w:rPr>
          <w:sz w:val="20"/>
        </w:rPr>
        <w:t xml:space="preserve"> at </w:t>
      </w:r>
      <w:r w:rsidR="00FC38CE">
        <w:rPr>
          <w:sz w:val="20"/>
        </w:rPr>
        <w:t xml:space="preserve">a </w:t>
      </w:r>
      <w:r>
        <w:rPr>
          <w:sz w:val="20"/>
        </w:rPr>
        <w:t>Housing Colony in India</w:t>
      </w:r>
      <w:r w:rsidRPr="00E37112">
        <w:rPr>
          <w:sz w:val="20"/>
        </w:rPr>
        <w:t xml:space="preserve"> for the purpose of efficient network monitoring and providing instant information ac</w:t>
      </w:r>
      <w:r>
        <w:rPr>
          <w:sz w:val="20"/>
        </w:rPr>
        <w:t>cess to all concerned engineers. It</w:t>
      </w:r>
      <w:r w:rsidRPr="00E37112">
        <w:rPr>
          <w:sz w:val="20"/>
        </w:rPr>
        <w:t xml:space="preserve"> is essential to minimize time for maintenance of </w:t>
      </w:r>
      <w:r>
        <w:rPr>
          <w:sz w:val="20"/>
        </w:rPr>
        <w:t>water, power failures</w:t>
      </w:r>
      <w:r w:rsidRPr="00E37112">
        <w:rPr>
          <w:rStyle w:val="ls1"/>
          <w:sz w:val="20"/>
        </w:rPr>
        <w:t xml:space="preserve">, </w:t>
      </w:r>
      <w:r w:rsidRPr="00E37112">
        <w:rPr>
          <w:sz w:val="20"/>
        </w:rPr>
        <w:t>and for efficient plan</w:t>
      </w:r>
      <w:r>
        <w:rPr>
          <w:sz w:val="20"/>
        </w:rPr>
        <w:t>ning and Preventive Maintenance</w:t>
      </w:r>
      <w:r w:rsidR="009F796C">
        <w:rPr>
          <w:sz w:val="20"/>
        </w:rPr>
        <w:fldChar w:fldCharType="begin"/>
      </w:r>
      <w:r w:rsidR="009F796C">
        <w:rPr>
          <w:sz w:val="20"/>
        </w:rPr>
        <w:instrText xml:space="preserve"> ADDIN ZOTERO_ITEM CSL_CITATION {"citationID":"MMAMmxeN","properties":{"formattedCitation":"(Ajwaliya &amp; Patel, 2014)","plainCitation":"(Ajwaliya &amp; Patel, 2014)","noteIndex":0},"citationItems":[{"id":17,"uris":["http://zotero.org/users/local/RLKokIex/items/DXFL2ZU5"],"uri":["http://zotero.org/users/local/RLKokIex/items/DXFL2ZU5"],"itemData":{"id":17,"type":"article-journal","title":"Design and Development of GIS Based Utility Management System at DOS Housing Colony, Vikramnagar, Ahmedabad","page":"19","volume":"4","issue":"9","source":"Zotero","abstract":"The paper presents the conceptual design model of a GIS [Geographic Information system] based Utility Management System for DOS Housing Colony, Vikramnagar, Ahmedabad. The processing capabilities of GIS and the system ability to manipulate geo-referenced data and results in different formats and models make them suitable for planning and operation of all activities of the Construction &amp; Maintenance Group of SAC, Ahmedabad. This is specially designed software for the Civil, Electrical and Horticultural wing of Construction and Maintenance Group, Space Applications Centre (ISRO) in many ways to improve the Planning, Maintenance and Information standards. In this software, all physical information like Vikramnagar area, all buildings, roads, water supply lines, drainage lines, fire fighting lines, pump house, wells, bore points, recharge wells, and STP plant, torrent power substations, DG set rooms, LT panels, LT cables, electrical light poles and solar light poles, nursery area and trees are converting into digital forms using GIS by developing different layers. Thus Digital information will be used for identification of each utility and finally, this software will provide information of the entire Vikramnagar housing colony related to Construction &amp; Maintenance Group by providing instant records availability. The Utility system load flow based on GIS presented in the paper is an ideal tool for performing the analysis and viewing the results on a map superimposed with other geographic layers. It allows power system planners to work on the real system by relating the output to the location of load and feeder. Together with the utilization of water supply lines, fire fighting lines, drainage lines, all buildings, roads, trees and power distribution the System will become an essential tool for utility decision makers and the Occupants of the colony. The data of water supply, fire fighting, drainage and power distribution systems are very complicated to update, and there is a lack of linkage between spatial and non-spatial data.","language":"en","author":[{"family":"Ajwaliya","given":"Rajeshkumar J"},{"family":"Patel","given":"Shashikant"}],"issued":{"date-parts":[["2014"]]}}}],"schema":"https://github.com/citation-style-language/schema/raw/master/csl-citation.json"} </w:instrText>
      </w:r>
      <w:r w:rsidR="009F796C">
        <w:rPr>
          <w:sz w:val="20"/>
        </w:rPr>
        <w:fldChar w:fldCharType="separate"/>
      </w:r>
      <w:r w:rsidR="009F796C" w:rsidRPr="009F796C">
        <w:rPr>
          <w:sz w:val="20"/>
          <w:szCs w:val="24"/>
        </w:rPr>
        <w:t>(Ajwaliya &amp; Patel, 2014)</w:t>
      </w:r>
      <w:r w:rsidR="009F796C">
        <w:rPr>
          <w:sz w:val="20"/>
        </w:rPr>
        <w:fldChar w:fldCharType="end"/>
      </w:r>
      <w:r w:rsidR="00256CA2">
        <w:rPr>
          <w:sz w:val="20"/>
        </w:rPr>
        <w:t>.</w:t>
      </w:r>
    </w:p>
    <w:p w14:paraId="281A2203" w14:textId="77777777" w:rsidR="00682D2E" w:rsidRDefault="00682D2E" w:rsidP="00682D2E">
      <w:pPr>
        <w:rPr>
          <w:sz w:val="20"/>
        </w:rPr>
      </w:pPr>
    </w:p>
    <w:p w14:paraId="0D979DA4" w14:textId="77777777" w:rsidR="00682D2E" w:rsidRDefault="00682D2E" w:rsidP="00682D2E">
      <w:pPr>
        <w:rPr>
          <w:sz w:val="20"/>
        </w:rPr>
      </w:pPr>
      <w:r w:rsidRPr="004612D6">
        <w:rPr>
          <w:sz w:val="20"/>
        </w:rPr>
        <w:t>The W</w:t>
      </w:r>
      <w:r>
        <w:rPr>
          <w:sz w:val="20"/>
        </w:rPr>
        <w:t>eb-GIS based Utility Management System (WGUMS)</w:t>
      </w:r>
      <w:r w:rsidRPr="004612D6">
        <w:rPr>
          <w:sz w:val="20"/>
        </w:rPr>
        <w:t xml:space="preserve"> </w:t>
      </w:r>
      <w:r>
        <w:rPr>
          <w:sz w:val="20"/>
        </w:rPr>
        <w:t xml:space="preserve">developed by the SAC team </w:t>
      </w:r>
      <w:r w:rsidRPr="004612D6">
        <w:rPr>
          <w:sz w:val="20"/>
        </w:rPr>
        <w:t>is used to visualize and maintain utility</w:t>
      </w:r>
      <w:r>
        <w:rPr>
          <w:sz w:val="20"/>
        </w:rPr>
        <w:t>. I</w:t>
      </w:r>
      <w:r w:rsidRPr="004612D6">
        <w:rPr>
          <w:sz w:val="20"/>
        </w:rPr>
        <w:t xml:space="preserve">t </w:t>
      </w:r>
      <w:r>
        <w:rPr>
          <w:sz w:val="20"/>
        </w:rPr>
        <w:t xml:space="preserve">can </w:t>
      </w:r>
      <w:r w:rsidRPr="004612D6">
        <w:rPr>
          <w:sz w:val="20"/>
        </w:rPr>
        <w:t>manage the scattered data into a single platform. Developed WGUMS is helpful in effective m</w:t>
      </w:r>
      <w:r>
        <w:rPr>
          <w:sz w:val="20"/>
        </w:rPr>
        <w:t xml:space="preserve">anagement of utility assets at a </w:t>
      </w:r>
      <w:r w:rsidRPr="004612D6">
        <w:rPr>
          <w:sz w:val="20"/>
        </w:rPr>
        <w:t>residential</w:t>
      </w:r>
      <w:r>
        <w:rPr>
          <w:sz w:val="20"/>
        </w:rPr>
        <w:t xml:space="preserve"> area as well as the SAC office at Ahmedabad</w:t>
      </w:r>
      <w:r w:rsidR="009F796C">
        <w:rPr>
          <w:sz w:val="20"/>
        </w:rPr>
        <w:fldChar w:fldCharType="begin"/>
      </w:r>
      <w:r w:rsidR="009F796C">
        <w:rPr>
          <w:sz w:val="20"/>
        </w:rPr>
        <w:instrText xml:space="preserve"> ADDIN ZOTERO_ITEM CSL_CITATION {"citationID":"cILxJt0x","properties":{"formattedCitation":"(Ajwaliya, Patel, &amp; Sharma, 2017)","plainCitation":"(Ajwaliya, Patel, &amp; Sharma, 2017)","noteIndex":0},"citationItems":[{"id":14,"uris":["http://zotero.org/users/local/RLKokIex/items/84FA5C5A"],"uri":["http://zotero.org/users/local/RLKokIex/items/84FA5C5A"],"itemData":{"id":14,"type":"article-journal","title":"Web-GIS based application for utility management system","page":"12","volume":"11","issue":"1","source":"Zotero","abstract":"Utility management processes are very complex, multidimensional and they require modification of traditional approaches. Managers and planners experience difficulty in data management and spatial data integration with traditional Management Information System (MIS). This paper presents a conceptual design model of a Geographic Information System (GIS) for a Web-based utility management system using open source technologies. As a case study, Web-GIS based Utility Management System (WGUMS) for six campuses of Space Applications Centre (SAC) viz., main campus, Bopal campus (technical and residential) and four residential housing colonies of center is presented. The developed webGIS application contains physical information like campus boundary, buildings, roads, water supply lines, drainage lines, firefighting lines, pump house, wells, bore points, recharge wells, power substations, electrical light poles, solar light poles, nursery area and trees. The WGUMS is used to visualize and maintain utility assets in terms of database and operations, thus it has the potential to manage the scattered data into a single platform. Developed WGUMS is helpful in effective management of utility assets at SAC campus as well as residential area. WGUMS provides interactive Graphical User Interface (GUI) along with basic GIS functionalities over the web for users.","language":"en","author":[{"family":"Ajwaliya","given":"Rajeshkumar J"},{"family":"Patel","given":"Shashikant"},{"family":"Sharma","given":"Shashikant A"}],"issued":{"date-parts":[["2017"]]}}}],"schema":"https://github.com/citation-style-language/schema/raw/master/csl-citation.json"} </w:instrText>
      </w:r>
      <w:r w:rsidR="009F796C">
        <w:rPr>
          <w:sz w:val="20"/>
        </w:rPr>
        <w:fldChar w:fldCharType="separate"/>
      </w:r>
      <w:r w:rsidR="009F796C" w:rsidRPr="009F796C">
        <w:rPr>
          <w:sz w:val="20"/>
          <w:szCs w:val="24"/>
        </w:rPr>
        <w:t>(Ajwaliya, Patel, &amp; Sharma, 2017)</w:t>
      </w:r>
      <w:r w:rsidR="009F796C">
        <w:rPr>
          <w:sz w:val="20"/>
        </w:rPr>
        <w:fldChar w:fldCharType="end"/>
      </w:r>
      <w:r w:rsidR="00256CA2">
        <w:rPr>
          <w:sz w:val="20"/>
        </w:rPr>
        <w:t>.</w:t>
      </w:r>
    </w:p>
    <w:p w14:paraId="0C875A2C" w14:textId="77777777" w:rsidR="00682D2E" w:rsidRPr="00C827A1" w:rsidRDefault="00682D2E" w:rsidP="00436548">
      <w:pPr>
        <w:rPr>
          <w:sz w:val="20"/>
        </w:rPr>
      </w:pPr>
    </w:p>
    <w:p w14:paraId="3F9B094D" w14:textId="77777777" w:rsidR="00C827A1" w:rsidRPr="00C827A1" w:rsidRDefault="00C827A1" w:rsidP="00436548">
      <w:pPr>
        <w:rPr>
          <w:sz w:val="20"/>
        </w:rPr>
      </w:pPr>
      <w:r w:rsidRPr="00C827A1">
        <w:rPr>
          <w:sz w:val="20"/>
        </w:rPr>
        <w:t>Designing of GeoJSON Web Service road asset management system using Mobile GPS is another application. The road assets get deteriorate</w:t>
      </w:r>
      <w:r w:rsidR="004A2E3C">
        <w:rPr>
          <w:sz w:val="20"/>
        </w:rPr>
        <w:t>d</w:t>
      </w:r>
      <w:r w:rsidRPr="00C827A1">
        <w:rPr>
          <w:sz w:val="20"/>
        </w:rPr>
        <w:t xml:space="preserve"> very easily and hence it becomes necessary to maintain their database. This application records the data and then transforms it into digital format and displays it on the map. </w:t>
      </w:r>
      <w:r w:rsidR="00797277">
        <w:rPr>
          <w:sz w:val="20"/>
        </w:rPr>
        <w:t>GPS was used as a tracker in this application</w:t>
      </w:r>
      <w:r w:rsidRPr="00C827A1">
        <w:rPr>
          <w:sz w:val="20"/>
        </w:rPr>
        <w:t xml:space="preserve">. This application will also create a boundary for the road to be exchanged in GeoJSON format. </w:t>
      </w:r>
      <w:r w:rsidR="00797277">
        <w:rPr>
          <w:sz w:val="20"/>
        </w:rPr>
        <w:t xml:space="preserve">The logic used here was </w:t>
      </w:r>
      <w:r w:rsidRPr="00C827A1">
        <w:rPr>
          <w:sz w:val="20"/>
        </w:rPr>
        <w:t xml:space="preserve">Point in Polygon Algorithm </w:t>
      </w:r>
      <w:r w:rsidR="00797277">
        <w:rPr>
          <w:sz w:val="20"/>
        </w:rPr>
        <w:t>to find missing assets</w:t>
      </w:r>
      <w:r w:rsidR="009F796C">
        <w:rPr>
          <w:sz w:val="20"/>
        </w:rPr>
        <w:t xml:space="preserve"> </w:t>
      </w:r>
      <w:r w:rsidR="009F796C">
        <w:rPr>
          <w:sz w:val="20"/>
        </w:rPr>
        <w:fldChar w:fldCharType="begin"/>
      </w:r>
      <w:r w:rsidR="009F796C">
        <w:rPr>
          <w:sz w:val="20"/>
        </w:rPr>
        <w:instrText xml:space="preserve"> ADDIN ZOTERO_ITEM CSL_CITATION {"citationID":"C0Gh6zXL","properties":{"formattedCitation":"(Gunawan, Ferdinandus, &amp; Setiawan, 2016)","plainCitation":"(Gunawan, Ferdinandus, &amp; Setiawan, 2016)","noteIndex":0},"citationItems":[{"id":12,"uris":["http://zotero.org/users/local/RLKokIex/items/UFDJ2J8F"],"uri":["http://zotero.org/users/local/RLKokIex/items/UFDJ2J8F"],"itemData":{"id":12,"type":"paper-conference","title":"GeoJSON Web Service based road assets management system for Surabaya city using mobile GPS","container-title":"2016 International Computer Science and Engineering Conference (ICSEC)","publisher":"IEEE","publisher-place":"Chiang Mai, Thailand","page":"1-5","source":"Crossref","event":"2016 International Computer Science and Engineering Conference (ICSEC)","event-place":"Chiang Mai, Thailand","abstract":"In this research, we have constructed road assets management system for Surabaya, the second biggest city in Indonesia. As reported in this paper, we have managed 607 assets –comprising traffic signs, traffic lights, and road marking– which are spread out at 365 different locations. The availability of mobile apps, which are equipped with camera and Global Positioning System (GPS), allows our proposed system to be implemented for road assets management system in other cities in Indonesia.","URL":"http://ieeexplore.ieee.org/document/7859915/","DOI":"10.1109/ICSEC.2016.7859915","ISBN":"978-1-5090-4420-7","language":"en","author":[{"literal":"Gunawan"},{"family":"Ferdinandus","given":"F.X."},{"family":"Setiawan","given":"Esther Irawati"}],"issued":{"date-parts":[["2016",12]]},"accessed":{"date-parts":[["2018",10,11]]}}}],"schema":"https://github.com/citation-style-language/schema/raw/master/csl-citation.json"} </w:instrText>
      </w:r>
      <w:r w:rsidR="009F796C">
        <w:rPr>
          <w:sz w:val="20"/>
        </w:rPr>
        <w:fldChar w:fldCharType="separate"/>
      </w:r>
      <w:r w:rsidR="009F796C" w:rsidRPr="009F796C">
        <w:rPr>
          <w:sz w:val="20"/>
          <w:szCs w:val="24"/>
        </w:rPr>
        <w:t>(Gunawan, Ferdinandus, &amp; Setiawan, 2016)</w:t>
      </w:r>
      <w:r w:rsidR="009F796C">
        <w:rPr>
          <w:sz w:val="20"/>
        </w:rPr>
        <w:fldChar w:fldCharType="end"/>
      </w:r>
      <w:r w:rsidR="00FC38CE">
        <w:rPr>
          <w:sz w:val="20"/>
        </w:rPr>
        <w:t>.</w:t>
      </w:r>
    </w:p>
    <w:p w14:paraId="39C0951B" w14:textId="77777777" w:rsidR="00C827A1" w:rsidRPr="00C827A1" w:rsidRDefault="00C827A1" w:rsidP="00436548">
      <w:pPr>
        <w:rPr>
          <w:sz w:val="20"/>
        </w:rPr>
      </w:pPr>
    </w:p>
    <w:p w14:paraId="2C250740" w14:textId="77777777" w:rsidR="00FC38CE" w:rsidRDefault="00C827A1" w:rsidP="00436548">
      <w:pPr>
        <w:rPr>
          <w:sz w:val="20"/>
        </w:rPr>
      </w:pPr>
      <w:r w:rsidRPr="00C827A1">
        <w:rPr>
          <w:sz w:val="20"/>
        </w:rPr>
        <w:t>A conceptual design model of a Geographic Information System (GIS) for a Web-based utility management system using open source technologies (Web-GIS based application for utility management system). Dynamic Digital Data Asset Management System has also come up which provides interactive access to varied data. It seems to be necessary to deliver data at the real-time to an individual’s request. So there will be a central distribution system which</w:t>
      </w:r>
      <w:r w:rsidR="00FC38CE">
        <w:rPr>
          <w:sz w:val="20"/>
        </w:rPr>
        <w:t xml:space="preserve"> will be able to send the data </w:t>
      </w:r>
      <w:r w:rsidR="009F796C">
        <w:rPr>
          <w:sz w:val="20"/>
        </w:rPr>
        <w:fldChar w:fldCharType="begin"/>
      </w:r>
      <w:r w:rsidR="009F796C">
        <w:rPr>
          <w:sz w:val="20"/>
        </w:rPr>
        <w:instrText xml:space="preserve"> ADDIN ZOTERO_ITEM CSL_CITATION {"citationID":"7yvWHSV3","properties":{"formattedCitation":"(Krugler et al., n.d.)","plainCitation":"(Krugler et al., n.d.)","noteIndex":0},"citationItems":[{"id":11,"uris":["http://zotero.org/users/local/RLKokIex/items/I88ZCTX7"],"uri":["http://zotero.org/users/local/RLKokIex/items/I88ZCTX7"],"itemData":{"id":11,"type":"article-journal","title":"Asset Management Literature Review and Potential Applications of Simulation, Optimization, and Decision Analysis Techniques for Right-of-Way and Transportation Planning and Programming","page":"126","source":"Zotero","language":"en","author":[{"family":"Krugler","given":"Paul E"},{"family":"Chang-Albitres","given":"Carlos M"},{"family":"Smith","given":"Roger E"},{"family":"Feldman","given":"Richard M"},{"family":"Pickett","given":"Kirby W"},{"family":"Hicks","given":"Illya V"},{"family":"Butenko","given":"Sergiy"},{"family":"Kang","given":"Dong Hun"},{"family":"Guikema","given":"Seth D"}]}}],"schema":"https://github.com/citation-style-language/schema/raw/master/csl-citation.json"} </w:instrText>
      </w:r>
      <w:r w:rsidR="009F796C">
        <w:rPr>
          <w:sz w:val="20"/>
        </w:rPr>
        <w:fldChar w:fldCharType="separate"/>
      </w:r>
      <w:r w:rsidR="009F796C" w:rsidRPr="009F796C">
        <w:rPr>
          <w:sz w:val="20"/>
          <w:szCs w:val="24"/>
        </w:rPr>
        <w:t>(Krugler et al., n.d.)</w:t>
      </w:r>
      <w:r w:rsidR="009F796C">
        <w:rPr>
          <w:sz w:val="20"/>
        </w:rPr>
        <w:fldChar w:fldCharType="end"/>
      </w:r>
      <w:r w:rsidR="009F796C">
        <w:rPr>
          <w:sz w:val="20"/>
        </w:rPr>
        <w:t>.</w:t>
      </w:r>
      <w:r w:rsidRPr="00C827A1">
        <w:rPr>
          <w:sz w:val="20"/>
        </w:rPr>
        <w:t xml:space="preserve"> </w:t>
      </w:r>
    </w:p>
    <w:p w14:paraId="2393DEF2" w14:textId="77777777" w:rsidR="00FC38CE" w:rsidRDefault="00FC38CE" w:rsidP="00436548">
      <w:pPr>
        <w:rPr>
          <w:sz w:val="20"/>
        </w:rPr>
      </w:pPr>
    </w:p>
    <w:p w14:paraId="7ADCA255" w14:textId="77777777" w:rsidR="00C827A1" w:rsidRDefault="00C827A1" w:rsidP="00436548">
      <w:pPr>
        <w:rPr>
          <w:sz w:val="20"/>
        </w:rPr>
      </w:pPr>
      <w:r w:rsidRPr="00C827A1">
        <w:rPr>
          <w:sz w:val="20"/>
        </w:rPr>
        <w:t xml:space="preserve">The trends of data collection in asset management are changing drastically from physical means to airborne like LiDAR technology. In the recent years, LiDAR technology has proven to be a very good means to collect Highway inventory data. It has proven to be quite fast and simple, also reduces cost. Since the highway inventory data is very complicated and </w:t>
      </w:r>
      <w:bookmarkStart w:id="1" w:name="page3"/>
      <w:bookmarkEnd w:id="1"/>
      <w:r w:rsidRPr="00C827A1">
        <w:rPr>
          <w:sz w:val="20"/>
        </w:rPr>
        <w:t xml:space="preserve">needs many physical resources this technology has been a game changer by providing accurate data for </w:t>
      </w:r>
      <w:r w:rsidR="001C14BB">
        <w:rPr>
          <w:sz w:val="20"/>
        </w:rPr>
        <w:t>5</w:t>
      </w:r>
      <w:r w:rsidR="009F796C">
        <w:rPr>
          <w:sz w:val="20"/>
        </w:rPr>
        <w:t>he above</w:t>
      </w:r>
      <w:r w:rsidR="009F796C">
        <w:rPr>
          <w:sz w:val="20"/>
        </w:rPr>
        <w:fldChar w:fldCharType="begin"/>
      </w:r>
      <w:r w:rsidR="009F796C">
        <w:rPr>
          <w:sz w:val="20"/>
        </w:rPr>
        <w:instrText xml:space="preserve"> ADDIN ZOTERO_ITEM CSL_CITATION {"citationID":"1PxkJF8P","properties":{"formattedCitation":"(He, Song, &amp; Liu, 2017)","plainCitation":"(He, Song, &amp; Liu, 2017)","noteIndex":0},"citationItems":[{"id":10,"uris":["http://zotero.org/users/local/RLKokIex/items/3T83MK7R"],"uri":["http://zotero.org/users/local/RLKokIex/items/3T83MK7R"],"itemData":{"id":10,"type":"article-journal","title":"Updating highway asset inventory using airborne LiDAR","container-title":"Measurement","page":"132-141","volume":"104","source":"Crossref","abstract":"Highway assets, including traffic signs and signals, light poles, guardrails, and culverts, are essential components of transportation networks. They guide, warn, and protect drivers and regulate traffic. To manage and maintain the regular operation of the highway system, state departments of transportation (DOTs) need reliable and up-to-date information about the location and condition of highway features. Various techniques have been employed to collect highway inventory data. These techniques range from the simplest manual inventory method to methods that involve advanced technology, such as light detection and ranging (LiDAR). The focus of this paper is to analyze the capability and strengths of airborne LiDAR in highway inventory data collection. A field experiment was conducted to collect airborne LiDAR data, and an ArcGIS-based workflow was proposed to process the data. The results demonstrate the effectiveness of the proposed workflow as well as the feasibility and high efficiency of airborne LiDAR for highway inventory data collection.","URL":"https://linkinghub.elsevier.com/retrieve/pii/S0263224117301847","DOI":"10.1016/j.measurement.2017.03.026","ISSN":"02632241","language":"en","author":[{"family":"He","given":"Yi"},{"family":"Song","given":"Ziqi"},{"family":"Liu","given":"Zhaocai"}],"issued":{"date-parts":[["2017",7]]},"accessed":{"date-parts":[["2018",10,11]]}}}],"schema":"https://github.com/citation-style-language/schema/raw/master/csl-citation.json"} </w:instrText>
      </w:r>
      <w:r w:rsidR="009F796C">
        <w:rPr>
          <w:sz w:val="20"/>
        </w:rPr>
        <w:fldChar w:fldCharType="separate"/>
      </w:r>
      <w:r w:rsidR="009F796C" w:rsidRPr="009F796C">
        <w:rPr>
          <w:sz w:val="20"/>
          <w:szCs w:val="24"/>
        </w:rPr>
        <w:t>(He, Song, &amp; Liu, 2017)</w:t>
      </w:r>
      <w:r w:rsidR="009F796C">
        <w:rPr>
          <w:sz w:val="20"/>
        </w:rPr>
        <w:fldChar w:fldCharType="end"/>
      </w:r>
      <w:r w:rsidR="009F796C">
        <w:rPr>
          <w:sz w:val="20"/>
        </w:rPr>
        <w:t>.</w:t>
      </w:r>
    </w:p>
    <w:p w14:paraId="7D4C8E76" w14:textId="77777777" w:rsidR="001861CD" w:rsidRPr="00C827A1" w:rsidRDefault="001861CD" w:rsidP="00436548">
      <w:pPr>
        <w:rPr>
          <w:sz w:val="20"/>
        </w:rPr>
      </w:pPr>
    </w:p>
    <w:p w14:paraId="7D02412B" w14:textId="77777777" w:rsidR="00F73649" w:rsidRDefault="007E355C" w:rsidP="004612D6">
      <w:pPr>
        <w:rPr>
          <w:sz w:val="20"/>
        </w:rPr>
      </w:pPr>
      <w:r w:rsidRPr="007E355C">
        <w:rPr>
          <w:sz w:val="20"/>
        </w:rPr>
        <w:t>Traditionally infrastructure industries were constrained by the lack of visibility of their data. They lost track of the assets. The traditional systems also needed separate systems to perform various operations. The ways of tagging also varied from QR codes to GPS monitoring. There is a need for an integrated system which provides a holistic approach to manage assets by overcoming the traditional shortcomings. There is a huge demand for real-time visualization of asset data which is why the application was built using GIS technology. Spatial data provides a higher understanding of reality. Spatial Decision Support Systems are powerful tool to activate more intuitive and efficient data queries, explorations and visualizations in their spatial context. No special devices are required to collect the spatial data. It can be easily done using a mobile phone with GPS. Spatial data has changed the complete appearance of the system by providing the information in a format which can be comprehended by any layman.</w:t>
      </w:r>
      <w:bookmarkStart w:id="2" w:name="_Toc503527704"/>
      <w:bookmarkStart w:id="3" w:name="_Toc503944428"/>
      <w:r w:rsidR="00FF5CBB">
        <w:rPr>
          <w:sz w:val="20"/>
        </w:rPr>
        <w:t xml:space="preserve"> </w:t>
      </w:r>
      <w:r w:rsidR="00F73649" w:rsidRPr="00F73649">
        <w:rPr>
          <w:sz w:val="20"/>
        </w:rPr>
        <w:t xml:space="preserve">There are </w:t>
      </w:r>
      <w:r w:rsidR="002B62FC">
        <w:rPr>
          <w:sz w:val="20"/>
        </w:rPr>
        <w:t>many</w:t>
      </w:r>
      <w:r w:rsidR="00F73649" w:rsidRPr="00F73649">
        <w:rPr>
          <w:sz w:val="20"/>
        </w:rPr>
        <w:t xml:space="preserve"> asset management systems already existing in the market which </w:t>
      </w:r>
      <w:r w:rsidR="00E0479A">
        <w:rPr>
          <w:sz w:val="20"/>
        </w:rPr>
        <w:t>are</w:t>
      </w:r>
      <w:r w:rsidR="00F73649" w:rsidRPr="00F73649">
        <w:rPr>
          <w:sz w:val="20"/>
        </w:rPr>
        <w:t xml:space="preserve"> used widely. The recent one launched is SQL Asset Management System</w:t>
      </w:r>
      <w:r w:rsidR="001861CD">
        <w:rPr>
          <w:sz w:val="20"/>
        </w:rPr>
        <w:t xml:space="preserve"> </w:t>
      </w:r>
      <w:r w:rsidR="00F73649" w:rsidRPr="00F73649">
        <w:rPr>
          <w:sz w:val="20"/>
        </w:rPr>
        <w:t>by Syntax Studio</w:t>
      </w:r>
      <w:r w:rsidR="00256CA2">
        <w:rPr>
          <w:sz w:val="20"/>
        </w:rPr>
        <w:t xml:space="preserve">. </w:t>
      </w:r>
      <w:r w:rsidR="00F73649" w:rsidRPr="00F73649">
        <w:rPr>
          <w:sz w:val="20"/>
        </w:rPr>
        <w:t xml:space="preserve">It is cloud based and allows real time </w:t>
      </w:r>
      <w:r w:rsidR="002B62FC" w:rsidRPr="00F73649">
        <w:rPr>
          <w:sz w:val="20"/>
        </w:rPr>
        <w:t>monitoring;</w:t>
      </w:r>
      <w:r w:rsidR="002B62FC">
        <w:rPr>
          <w:sz w:val="20"/>
        </w:rPr>
        <w:t xml:space="preserve"> it</w:t>
      </w:r>
      <w:r w:rsidR="00F73649" w:rsidRPr="00F73649">
        <w:rPr>
          <w:sz w:val="20"/>
        </w:rPr>
        <w:t xml:space="preserve"> also has the features of </w:t>
      </w:r>
      <w:r w:rsidR="00E0479A">
        <w:rPr>
          <w:sz w:val="20"/>
        </w:rPr>
        <w:t xml:space="preserve">an </w:t>
      </w:r>
      <w:r w:rsidR="00F73649" w:rsidRPr="00F73649">
        <w:rPr>
          <w:sz w:val="20"/>
        </w:rPr>
        <w:t>alert system. Even the mining industry has a</w:t>
      </w:r>
      <w:r w:rsidR="002B62FC">
        <w:rPr>
          <w:sz w:val="20"/>
        </w:rPr>
        <w:t>n advanced</w:t>
      </w:r>
      <w:r w:rsidR="00F73649" w:rsidRPr="00F73649">
        <w:rPr>
          <w:sz w:val="20"/>
        </w:rPr>
        <w:t xml:space="preserve"> asset management system called </w:t>
      </w:r>
      <w:hyperlink r:id="rId11" w:history="1">
        <w:r w:rsidR="00F73649" w:rsidRPr="00F73649">
          <w:rPr>
            <w:rStyle w:val="Hyperlink"/>
            <w:color w:val="auto"/>
            <w:sz w:val="20"/>
          </w:rPr>
          <w:t xml:space="preserve">Isaac Plains Coal Management by </w:t>
        </w:r>
        <w:proofErr w:type="spellStart"/>
        <w:r w:rsidR="00F73649" w:rsidRPr="00F73649">
          <w:rPr>
            <w:rStyle w:val="Hyperlink"/>
            <w:color w:val="auto"/>
            <w:sz w:val="20"/>
          </w:rPr>
          <w:t>Ausenco</w:t>
        </w:r>
        <w:proofErr w:type="spellEnd"/>
      </w:hyperlink>
      <w:r w:rsidR="00256CA2">
        <w:rPr>
          <w:rStyle w:val="Hyperlink"/>
          <w:color w:val="auto"/>
          <w:sz w:val="20"/>
        </w:rPr>
        <w:t xml:space="preserve">. </w:t>
      </w:r>
      <w:r w:rsidR="00A34AC0">
        <w:rPr>
          <w:sz w:val="20"/>
        </w:rPr>
        <w:t>An</w:t>
      </w:r>
      <w:r w:rsidR="00F73649" w:rsidRPr="00F73649">
        <w:rPr>
          <w:sz w:val="20"/>
        </w:rPr>
        <w:t xml:space="preserve">other system by </w:t>
      </w:r>
      <w:proofErr w:type="spellStart"/>
      <w:r w:rsidR="00F73649" w:rsidRPr="00F73649">
        <w:rPr>
          <w:sz w:val="20"/>
        </w:rPr>
        <w:t>Creatix</w:t>
      </w:r>
      <w:proofErr w:type="spellEnd"/>
      <w:r w:rsidR="00F73649" w:rsidRPr="00F73649">
        <w:rPr>
          <w:sz w:val="20"/>
        </w:rPr>
        <w:t xml:space="preserve"> Campus has features of optimizing resource allocation, maximize asset value, </w:t>
      </w:r>
      <w:r w:rsidR="00A34AC0" w:rsidRPr="00F73649">
        <w:rPr>
          <w:sz w:val="20"/>
        </w:rPr>
        <w:t>etc.</w:t>
      </w:r>
      <w:r w:rsidR="00F73649" w:rsidRPr="00F73649">
        <w:rPr>
          <w:sz w:val="20"/>
        </w:rPr>
        <w:t xml:space="preserve"> Itemit is software which is quite flexible for any kind of physical asset which </w:t>
      </w:r>
      <w:r w:rsidR="00E0479A">
        <w:rPr>
          <w:sz w:val="20"/>
        </w:rPr>
        <w:t>is</w:t>
      </w:r>
      <w:r w:rsidR="00A34AC0">
        <w:rPr>
          <w:sz w:val="20"/>
        </w:rPr>
        <w:t>, -</w:t>
      </w:r>
      <w:r w:rsidR="00CB57F0">
        <w:rPr>
          <w:sz w:val="20"/>
        </w:rPr>
        <w:t xml:space="preserve"> </w:t>
      </w:r>
      <w:r w:rsidR="00975BA2">
        <w:rPr>
          <w:sz w:val="20"/>
        </w:rPr>
        <w:t>tagged by using any tag</w:t>
      </w:r>
      <w:r w:rsidR="00F73649" w:rsidRPr="00F73649">
        <w:rPr>
          <w:sz w:val="20"/>
        </w:rPr>
        <w:t>. Even DELL is not far behind in this</w:t>
      </w:r>
      <w:r w:rsidR="00D4448C">
        <w:rPr>
          <w:sz w:val="20"/>
        </w:rPr>
        <w:t xml:space="preserve"> game</w:t>
      </w:r>
      <w:r w:rsidR="00F73649" w:rsidRPr="00F73649">
        <w:rPr>
          <w:sz w:val="20"/>
        </w:rPr>
        <w:t xml:space="preserve">; even </w:t>
      </w:r>
      <w:r w:rsidR="00D4448C">
        <w:rPr>
          <w:sz w:val="20"/>
        </w:rPr>
        <w:t>they have a customised</w:t>
      </w:r>
      <w:r w:rsidR="00F73649" w:rsidRPr="00F73649">
        <w:rPr>
          <w:sz w:val="20"/>
        </w:rPr>
        <w:t xml:space="preserve"> own </w:t>
      </w:r>
      <w:r w:rsidR="00622F9E">
        <w:rPr>
          <w:sz w:val="20"/>
        </w:rPr>
        <w:t xml:space="preserve">Software </w:t>
      </w:r>
      <w:r w:rsidR="00F73649" w:rsidRPr="00F73649">
        <w:rPr>
          <w:sz w:val="20"/>
        </w:rPr>
        <w:t>Asset management System. IBM and SNFC ha</w:t>
      </w:r>
      <w:r w:rsidR="00D4448C">
        <w:rPr>
          <w:sz w:val="20"/>
        </w:rPr>
        <w:t>ve</w:t>
      </w:r>
      <w:r w:rsidR="00F73649" w:rsidRPr="00F73649">
        <w:rPr>
          <w:sz w:val="20"/>
        </w:rPr>
        <w:t xml:space="preserve"> been able to use Watson IOT to make a powerful System which is now used for French Railway Operations </w:t>
      </w:r>
      <w:r w:rsidR="00CB57F0" w:rsidRPr="00F73649">
        <w:rPr>
          <w:sz w:val="20"/>
        </w:rPr>
        <w:t>which</w:t>
      </w:r>
      <w:r w:rsidR="00CB57F0">
        <w:rPr>
          <w:sz w:val="20"/>
        </w:rPr>
        <w:t xml:space="preserve"> </w:t>
      </w:r>
      <w:r w:rsidR="00E0479A">
        <w:rPr>
          <w:sz w:val="20"/>
        </w:rPr>
        <w:t>is</w:t>
      </w:r>
      <w:r w:rsidR="00F73649" w:rsidRPr="00F73649">
        <w:rPr>
          <w:sz w:val="20"/>
        </w:rPr>
        <w:t xml:space="preserve"> able to predict a breakdown or delay before it actually happens using their system. Lowering operating costs by moving it into cloud is the main aim of EAM. BOSS Solutions and SapphireIMS, SAP and RAM are some other</w:t>
      </w:r>
      <w:r w:rsidR="006C2774">
        <w:rPr>
          <w:sz w:val="20"/>
        </w:rPr>
        <w:t xml:space="preserve"> asset management systems</w:t>
      </w:r>
      <w:r w:rsidR="00F73649" w:rsidRPr="00F73649">
        <w:rPr>
          <w:sz w:val="20"/>
        </w:rPr>
        <w:t xml:space="preserve">. </w:t>
      </w:r>
      <w:bookmarkEnd w:id="2"/>
      <w:bookmarkEnd w:id="3"/>
      <w:r w:rsidR="00F73649" w:rsidRPr="00F73649">
        <w:rPr>
          <w:sz w:val="20"/>
        </w:rPr>
        <w:t xml:space="preserve">ASAP systems have a wide range of asset management systems. </w:t>
      </w:r>
      <w:proofErr w:type="spellStart"/>
      <w:r w:rsidR="00622F9E">
        <w:rPr>
          <w:sz w:val="20"/>
        </w:rPr>
        <w:t>Komtrax</w:t>
      </w:r>
      <w:proofErr w:type="spellEnd"/>
      <w:r w:rsidR="006C2774">
        <w:rPr>
          <w:sz w:val="20"/>
        </w:rPr>
        <w:t xml:space="preserve"> is use</w:t>
      </w:r>
      <w:r w:rsidR="00E0479A">
        <w:rPr>
          <w:sz w:val="20"/>
        </w:rPr>
        <w:t>d</w:t>
      </w:r>
      <w:r w:rsidR="006C2774">
        <w:rPr>
          <w:sz w:val="20"/>
        </w:rPr>
        <w:t xml:space="preserve"> by Komatsu which monitors the health of the vehicle.</w:t>
      </w:r>
    </w:p>
    <w:p w14:paraId="5A8B1C02" w14:textId="77777777" w:rsidR="00622F9E" w:rsidRDefault="00622F9E" w:rsidP="004612D6">
      <w:pPr>
        <w:rPr>
          <w:sz w:val="20"/>
        </w:rPr>
      </w:pPr>
    </w:p>
    <w:p w14:paraId="25BE6FA4" w14:textId="77777777" w:rsidR="00622F9E" w:rsidRDefault="00622F9E" w:rsidP="00622F9E">
      <w:pPr>
        <w:rPr>
          <w:sz w:val="20"/>
        </w:rPr>
      </w:pPr>
      <w:r w:rsidRPr="00C827A1">
        <w:rPr>
          <w:sz w:val="20"/>
        </w:rPr>
        <w:t xml:space="preserve">The main uses of this software are: to compile a central asset register which will contain a central geo-database with no redundancy and data inconsistency. The asset's history will be traced, storing detailed asset information and its location. The asset tracking system will tag the asset and track its location at real-time by using </w:t>
      </w:r>
      <w:r w:rsidRPr="00C827A1">
        <w:rPr>
          <w:sz w:val="20"/>
        </w:rPr>
        <w:lastRenderedPageBreak/>
        <w:t>geospatial technolog</w:t>
      </w:r>
      <w:r>
        <w:rPr>
          <w:sz w:val="20"/>
        </w:rPr>
        <w:t>y</w:t>
      </w:r>
      <w:r w:rsidRPr="00C827A1">
        <w:rPr>
          <w:sz w:val="20"/>
        </w:rPr>
        <w:t xml:space="preserve">. The main challenge in the industry is real-time auditing for which this software is a solution. The use of spatial analysis will help in </w:t>
      </w:r>
      <w:r>
        <w:rPr>
          <w:sz w:val="20"/>
        </w:rPr>
        <w:t>modifying or updating the location information of assets</w:t>
      </w:r>
      <w:r w:rsidRPr="00C827A1">
        <w:rPr>
          <w:sz w:val="20"/>
        </w:rPr>
        <w:t xml:space="preserve"> and maximize their utilization.</w:t>
      </w:r>
      <w:r>
        <w:rPr>
          <w:sz w:val="20"/>
        </w:rPr>
        <w:t xml:space="preserve"> </w:t>
      </w:r>
    </w:p>
    <w:p w14:paraId="15CDA42C" w14:textId="77777777" w:rsidR="00F73649" w:rsidRDefault="00F73649" w:rsidP="007E355C">
      <w:pPr>
        <w:rPr>
          <w:sz w:val="20"/>
        </w:rPr>
      </w:pPr>
    </w:p>
    <w:p w14:paraId="0D1FEB4D" w14:textId="77777777" w:rsidR="008E037A" w:rsidRPr="007E355C" w:rsidRDefault="008E037A" w:rsidP="007E355C">
      <w:pPr>
        <w:rPr>
          <w:sz w:val="20"/>
        </w:rPr>
      </w:pPr>
      <w:r>
        <w:rPr>
          <w:noProof/>
          <w:lang w:val="en-US"/>
        </w:rPr>
        <w:drawing>
          <wp:inline distT="0" distB="0" distL="0" distR="0" wp14:anchorId="48445754" wp14:editId="00D712C7">
            <wp:extent cx="2535731" cy="931088"/>
            <wp:effectExtent l="57150" t="57150" r="112395" b="116840"/>
            <wp:docPr id="26" name="Picture 26" descr="C:\Users\hp\AppData\Roaming\Skype\live#3aadithiru095\media_messaging\media_cache_v3\^3B8038BF426DE8C8C9095ECBBB7749038D6384C12C6C9C8B2D^pimgpsh_fullsize_dist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AppData\Roaming\Skype\live#3aadithiru095\media_messaging\media_cache_v3\^3B8038BF426DE8C8C9095ECBBB7749038D6384C12C6C9C8B2D^pimgpsh_fullsize_distr.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31912" cy="929686"/>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14:paraId="1C92AF1C" w14:textId="77777777" w:rsidR="008E037A" w:rsidRPr="009E2AEA" w:rsidRDefault="008E037A" w:rsidP="008E037A">
      <w:pPr>
        <w:jc w:val="center"/>
        <w:rPr>
          <w:sz w:val="20"/>
        </w:rPr>
      </w:pPr>
      <w:r w:rsidRPr="009E2AEA">
        <w:rPr>
          <w:b/>
          <w:sz w:val="20"/>
        </w:rPr>
        <w:t>Fig</w:t>
      </w:r>
      <w:r w:rsidR="00055D2F">
        <w:rPr>
          <w:b/>
          <w:sz w:val="20"/>
        </w:rPr>
        <w:t>.</w:t>
      </w:r>
      <w:r w:rsidRPr="009E2AEA">
        <w:rPr>
          <w:b/>
          <w:sz w:val="20"/>
        </w:rPr>
        <w:t xml:space="preserve"> </w:t>
      </w:r>
      <w:r w:rsidR="007953B4">
        <w:rPr>
          <w:b/>
          <w:sz w:val="20"/>
        </w:rPr>
        <w:t>1</w:t>
      </w:r>
      <w:r w:rsidRPr="009E2AEA">
        <w:rPr>
          <w:b/>
          <w:sz w:val="20"/>
        </w:rPr>
        <w:t>:</w:t>
      </w:r>
      <w:r w:rsidRPr="009E2AEA">
        <w:rPr>
          <w:sz w:val="20"/>
        </w:rPr>
        <w:t xml:space="preserve"> </w:t>
      </w:r>
      <w:r w:rsidRPr="009E2AEA">
        <w:rPr>
          <w:i/>
          <w:sz w:val="20"/>
        </w:rPr>
        <w:t>Asset Connect</w:t>
      </w:r>
    </w:p>
    <w:p w14:paraId="4254793F" w14:textId="77777777" w:rsidR="00D7345F" w:rsidRDefault="00D7345F" w:rsidP="00436548"/>
    <w:p w14:paraId="3DBC48F1" w14:textId="77777777" w:rsidR="007953B4" w:rsidRDefault="007953B4" w:rsidP="00D7345F">
      <w:pPr>
        <w:pStyle w:val="ListParagraph"/>
        <w:numPr>
          <w:ilvl w:val="0"/>
          <w:numId w:val="4"/>
        </w:numPr>
        <w:jc w:val="center"/>
        <w:rPr>
          <w:b/>
          <w:sz w:val="20"/>
        </w:rPr>
      </w:pPr>
      <w:r>
        <w:rPr>
          <w:b/>
          <w:sz w:val="20"/>
        </w:rPr>
        <w:t>Objectives</w:t>
      </w:r>
    </w:p>
    <w:p w14:paraId="7B472455" w14:textId="77777777" w:rsidR="00D732C7" w:rsidRPr="00D732C7" w:rsidRDefault="00D732C7" w:rsidP="00D732C7">
      <w:pPr>
        <w:pStyle w:val="ListParagraph"/>
        <w:tabs>
          <w:tab w:val="clear" w:pos="1134"/>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uppressAutoHyphens w:val="0"/>
        <w:autoSpaceDE w:val="0"/>
        <w:autoSpaceDN w:val="0"/>
        <w:adjustRightInd w:val="0"/>
        <w:ind w:left="360"/>
        <w:rPr>
          <w:rFonts w:eastAsiaTheme="minorHAnsi"/>
          <w:szCs w:val="18"/>
          <w:lang w:val="en-US"/>
        </w:rPr>
      </w:pPr>
    </w:p>
    <w:p w14:paraId="7349C876" w14:textId="77777777" w:rsidR="00D732C7" w:rsidRPr="00D732C7" w:rsidRDefault="00D732C7" w:rsidP="00D732C7">
      <w:pPr>
        <w:tabs>
          <w:tab w:val="clear" w:pos="1134"/>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uppressAutoHyphens w:val="0"/>
        <w:autoSpaceDE w:val="0"/>
        <w:autoSpaceDN w:val="0"/>
        <w:adjustRightInd w:val="0"/>
        <w:rPr>
          <w:rFonts w:eastAsiaTheme="minorHAnsi"/>
          <w:sz w:val="20"/>
          <w:lang w:val="en-US"/>
        </w:rPr>
      </w:pPr>
      <w:r w:rsidRPr="00D732C7">
        <w:rPr>
          <w:rFonts w:eastAsiaTheme="minorHAnsi"/>
          <w:sz w:val="20"/>
          <w:lang w:val="en-US"/>
        </w:rPr>
        <w:t xml:space="preserve">The main objective of this paper focuses on the efficient management of assets using the geospatial technology. Another objective is to study the use of IOT and mobile technology for monitoring </w:t>
      </w:r>
      <w:r w:rsidR="0064740D">
        <w:rPr>
          <w:rFonts w:eastAsiaTheme="minorHAnsi"/>
          <w:sz w:val="20"/>
          <w:lang w:val="en-US"/>
        </w:rPr>
        <w:t xml:space="preserve">infrastructure or </w:t>
      </w:r>
      <w:r w:rsidRPr="00D732C7">
        <w:rPr>
          <w:rFonts w:eastAsiaTheme="minorHAnsi"/>
          <w:sz w:val="20"/>
          <w:lang w:val="en-US"/>
        </w:rPr>
        <w:t>ground based assets.</w:t>
      </w:r>
    </w:p>
    <w:p w14:paraId="709C532C" w14:textId="77777777" w:rsidR="007953B4" w:rsidRDefault="007953B4" w:rsidP="007953B4">
      <w:pPr>
        <w:pStyle w:val="ListParagraph"/>
        <w:ind w:left="360"/>
        <w:rPr>
          <w:b/>
          <w:sz w:val="20"/>
        </w:rPr>
      </w:pPr>
    </w:p>
    <w:p w14:paraId="382FA603" w14:textId="77777777" w:rsidR="00D7345F" w:rsidRPr="00436548" w:rsidRDefault="00C33BB8" w:rsidP="00D7345F">
      <w:pPr>
        <w:pStyle w:val="ListParagraph"/>
        <w:numPr>
          <w:ilvl w:val="0"/>
          <w:numId w:val="4"/>
        </w:numPr>
        <w:jc w:val="center"/>
        <w:rPr>
          <w:b/>
          <w:sz w:val="20"/>
        </w:rPr>
      </w:pPr>
      <w:r>
        <w:rPr>
          <w:b/>
          <w:sz w:val="20"/>
        </w:rPr>
        <w:t>Study Area and Data</w:t>
      </w:r>
    </w:p>
    <w:p w14:paraId="170091A4" w14:textId="77777777" w:rsidR="00D7345F" w:rsidRDefault="00D7345F" w:rsidP="00D7345F">
      <w:pPr>
        <w:rPr>
          <w:b/>
        </w:rPr>
      </w:pPr>
    </w:p>
    <w:p w14:paraId="0BDFFE2C" w14:textId="77777777" w:rsidR="00436548" w:rsidRPr="00BA7BF8" w:rsidRDefault="00436548" w:rsidP="00436548">
      <w:pPr>
        <w:rPr>
          <w:sz w:val="20"/>
        </w:rPr>
      </w:pPr>
      <w:r w:rsidRPr="00BA7BF8">
        <w:rPr>
          <w:sz w:val="20"/>
        </w:rPr>
        <w:t>The study area chosen for testing this application is Pune. The Pune Municipal Corporation had initiated a road construction program to widen the exist</w:t>
      </w:r>
      <w:r w:rsidR="00100BE2">
        <w:rPr>
          <w:sz w:val="20"/>
        </w:rPr>
        <w:t xml:space="preserve">ing road from </w:t>
      </w:r>
      <w:proofErr w:type="spellStart"/>
      <w:r w:rsidR="00100BE2">
        <w:rPr>
          <w:sz w:val="20"/>
        </w:rPr>
        <w:t>Katraj</w:t>
      </w:r>
      <w:proofErr w:type="spellEnd"/>
      <w:r w:rsidR="00100BE2">
        <w:rPr>
          <w:sz w:val="20"/>
        </w:rPr>
        <w:t xml:space="preserve"> to </w:t>
      </w:r>
      <w:proofErr w:type="spellStart"/>
      <w:r w:rsidR="00100BE2">
        <w:rPr>
          <w:sz w:val="20"/>
        </w:rPr>
        <w:t>Swargate</w:t>
      </w:r>
      <w:proofErr w:type="spellEnd"/>
      <w:r w:rsidRPr="00BA7BF8">
        <w:rPr>
          <w:sz w:val="20"/>
        </w:rPr>
        <w:t xml:space="preserve">. The total distance between these two regions is 7 km. The total number of ground-based assets recorded was 50. The initial locations of each asset were recorded using a mobile. The number of assets which were movable was reported to be 18 while the rest were </w:t>
      </w:r>
      <w:r w:rsidR="005A4B79">
        <w:rPr>
          <w:sz w:val="20"/>
        </w:rPr>
        <w:t>im</w:t>
      </w:r>
      <w:r w:rsidRPr="00BA7BF8">
        <w:rPr>
          <w:sz w:val="20"/>
        </w:rPr>
        <w:t xml:space="preserve">movable assets. </w:t>
      </w:r>
      <w:r w:rsidR="00797277">
        <w:rPr>
          <w:sz w:val="20"/>
        </w:rPr>
        <w:t>The primary data is collected using the assets data on ground.</w:t>
      </w:r>
    </w:p>
    <w:p w14:paraId="2B269D4D" w14:textId="77777777" w:rsidR="009911BE" w:rsidRDefault="009911BE" w:rsidP="002A78E3"/>
    <w:p w14:paraId="036D591C" w14:textId="77777777" w:rsidR="002A78E3" w:rsidRDefault="006F4542" w:rsidP="0042363E">
      <w:pPr>
        <w:spacing w:after="240"/>
        <w:jc w:val="center"/>
      </w:pPr>
      <w:r>
        <w:rPr>
          <w:noProof/>
          <w:lang w:val="en-US"/>
        </w:rPr>
        <w:drawing>
          <wp:inline distT="0" distB="0" distL="0" distR="0" wp14:anchorId="55F806ED" wp14:editId="272E9980">
            <wp:extent cx="1343025" cy="2553077"/>
            <wp:effectExtent l="76200" t="38100" r="66675" b="114300"/>
            <wp:docPr id="50" name="Picture 50" descr="D:\paper\Pics_thesis\study area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Pics_thesis\study area300.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43025" cy="2553077"/>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15003B40" w14:textId="77777777" w:rsidR="009911BE" w:rsidRPr="007E355C" w:rsidRDefault="009911BE" w:rsidP="009911BE">
      <w:pPr>
        <w:jc w:val="center"/>
        <w:rPr>
          <w:i/>
        </w:rPr>
      </w:pPr>
      <w:r w:rsidRPr="002A78E3">
        <w:rPr>
          <w:b/>
        </w:rPr>
        <w:t>Fig</w:t>
      </w:r>
      <w:r w:rsidR="00C33BB8">
        <w:rPr>
          <w:b/>
        </w:rPr>
        <w:t>.</w:t>
      </w:r>
      <w:r w:rsidR="00436548">
        <w:rPr>
          <w:b/>
        </w:rPr>
        <w:t xml:space="preserve"> </w:t>
      </w:r>
      <w:r w:rsidR="007953B4">
        <w:rPr>
          <w:b/>
        </w:rPr>
        <w:t>2</w:t>
      </w:r>
      <w:r w:rsidR="00C33BB8">
        <w:rPr>
          <w:b/>
        </w:rPr>
        <w:t>:</w:t>
      </w:r>
      <w:r>
        <w:t xml:space="preserve"> </w:t>
      </w:r>
      <w:r w:rsidRPr="007E355C">
        <w:rPr>
          <w:i/>
        </w:rPr>
        <w:t>Geographical location of the study area.</w:t>
      </w:r>
    </w:p>
    <w:p w14:paraId="44EDC2F1" w14:textId="77777777" w:rsidR="0033631A" w:rsidRDefault="0033631A" w:rsidP="009911BE">
      <w:pPr>
        <w:jc w:val="center"/>
      </w:pPr>
    </w:p>
    <w:p w14:paraId="705C7655" w14:textId="77777777" w:rsidR="005B01B7" w:rsidRPr="00E15F5E" w:rsidRDefault="005B01B7" w:rsidP="005B01B7">
      <w:pPr>
        <w:pStyle w:val="ListParagraph"/>
        <w:numPr>
          <w:ilvl w:val="0"/>
          <w:numId w:val="4"/>
        </w:numPr>
        <w:jc w:val="center"/>
        <w:rPr>
          <w:b/>
          <w:sz w:val="20"/>
        </w:rPr>
      </w:pPr>
      <w:r w:rsidRPr="00E15F5E">
        <w:rPr>
          <w:b/>
          <w:sz w:val="20"/>
        </w:rPr>
        <w:t>M</w:t>
      </w:r>
      <w:r w:rsidR="00C33BB8" w:rsidRPr="00E15F5E">
        <w:rPr>
          <w:b/>
          <w:sz w:val="20"/>
        </w:rPr>
        <w:t>ethodology</w:t>
      </w:r>
    </w:p>
    <w:p w14:paraId="26349277" w14:textId="77777777" w:rsidR="005B01B7" w:rsidRDefault="005B01B7" w:rsidP="005B01B7">
      <w:pPr>
        <w:rPr>
          <w:b/>
        </w:rPr>
      </w:pPr>
    </w:p>
    <w:p w14:paraId="49E3B52C" w14:textId="77777777" w:rsidR="00E15F5E" w:rsidRDefault="00E15F5E" w:rsidP="00E15F5E">
      <w:pPr>
        <w:rPr>
          <w:sz w:val="20"/>
        </w:rPr>
      </w:pPr>
      <w:r w:rsidRPr="00E15F5E">
        <w:rPr>
          <w:sz w:val="20"/>
        </w:rPr>
        <w:t xml:space="preserve">A GIS stores, manages, analyses, manipulates and displays spatial data. In this system GIS relates database records to their associated attribute values. They can also define spatial relationships between features. The integration of spatial data has enabled the system to improve maintenance, rehabilitation and replacement of assets. The threats of theft are greatly reduced. This eventually leads to reduced cost in management of the assets. The generation of revenue from the assets is met without compromising competitiveness of the industry. Overall this improves the spatial decision making system. The system stores data </w:t>
      </w:r>
      <w:r w:rsidR="00FB4F90">
        <w:rPr>
          <w:sz w:val="20"/>
        </w:rPr>
        <w:t xml:space="preserve">efficiently </w:t>
      </w:r>
      <w:r w:rsidR="00FB4F90" w:rsidRPr="00E15F5E">
        <w:rPr>
          <w:sz w:val="20"/>
        </w:rPr>
        <w:t>to</w:t>
      </w:r>
      <w:r w:rsidRPr="00E15F5E">
        <w:rPr>
          <w:sz w:val="20"/>
        </w:rPr>
        <w:t xml:space="preserve"> simplify </w:t>
      </w:r>
      <w:r w:rsidR="00797277">
        <w:rPr>
          <w:sz w:val="20"/>
        </w:rPr>
        <w:t>the</w:t>
      </w:r>
      <w:r w:rsidRPr="00E15F5E">
        <w:rPr>
          <w:sz w:val="20"/>
        </w:rPr>
        <w:t xml:space="preserve"> search and retrieve by location or by other parameters relevant to the application </w:t>
      </w:r>
      <w:r w:rsidR="00FB4F90">
        <w:rPr>
          <w:sz w:val="20"/>
        </w:rPr>
        <w:t>at hand. This system provides</w:t>
      </w:r>
      <w:r w:rsidRPr="00E15F5E">
        <w:rPr>
          <w:sz w:val="20"/>
        </w:rPr>
        <w:t xml:space="preserve"> a map which is a flexible canvas and a powerful tool to provide information about ground-based </w:t>
      </w:r>
      <w:r w:rsidR="0063001E">
        <w:rPr>
          <w:sz w:val="20"/>
        </w:rPr>
        <w:t xml:space="preserve">infrastructure </w:t>
      </w:r>
      <w:r w:rsidRPr="00E15F5E">
        <w:rPr>
          <w:sz w:val="20"/>
        </w:rPr>
        <w:t>assets. The system implements geo</w:t>
      </w:r>
      <w:r>
        <w:rPr>
          <w:sz w:val="20"/>
        </w:rPr>
        <w:t>-</w:t>
      </w:r>
      <w:r w:rsidRPr="00E15F5E">
        <w:rPr>
          <w:sz w:val="20"/>
        </w:rPr>
        <w:t>visualization which helps in finding spatial patterns of the distributed assets and a wide perspective for spatial manipulations.</w:t>
      </w:r>
    </w:p>
    <w:p w14:paraId="3FAA3FF0" w14:textId="77777777" w:rsidR="003B3EB6" w:rsidRDefault="003B3EB6" w:rsidP="00E15F5E">
      <w:pPr>
        <w:rPr>
          <w:sz w:val="20"/>
        </w:rPr>
      </w:pPr>
    </w:p>
    <w:p w14:paraId="0163A3B2" w14:textId="77777777" w:rsidR="00C33BB8" w:rsidRDefault="007953B4" w:rsidP="00C33BB8">
      <w:pPr>
        <w:rPr>
          <w:b/>
        </w:rPr>
      </w:pPr>
      <w:r>
        <w:rPr>
          <w:b/>
        </w:rPr>
        <w:t>4</w:t>
      </w:r>
      <w:r w:rsidR="00C33BB8">
        <w:rPr>
          <w:b/>
        </w:rPr>
        <w:t xml:space="preserve">.1 </w:t>
      </w:r>
      <w:r w:rsidR="00C33BB8" w:rsidRPr="00E15F5E">
        <w:rPr>
          <w:b/>
          <w:sz w:val="20"/>
        </w:rPr>
        <w:t>Architecture:</w:t>
      </w:r>
    </w:p>
    <w:p w14:paraId="668B9E68" w14:textId="77777777" w:rsidR="00C33BB8" w:rsidRDefault="00C33BB8" w:rsidP="00C33BB8">
      <w:pPr>
        <w:rPr>
          <w:sz w:val="20"/>
        </w:rPr>
      </w:pPr>
    </w:p>
    <w:p w14:paraId="1548E536" w14:textId="77777777" w:rsidR="00C33BB8" w:rsidRPr="0027292C" w:rsidRDefault="00C33BB8" w:rsidP="0027292C">
      <w:pPr>
        <w:rPr>
          <w:sz w:val="20"/>
        </w:rPr>
      </w:pPr>
      <w:r w:rsidRPr="00C33BB8">
        <w:rPr>
          <w:sz w:val="20"/>
        </w:rPr>
        <w:t xml:space="preserve">The system is built using </w:t>
      </w:r>
      <w:r w:rsidR="00292662">
        <w:rPr>
          <w:sz w:val="20"/>
        </w:rPr>
        <w:t xml:space="preserve">Environment as </w:t>
      </w:r>
      <w:r w:rsidRPr="00C33BB8">
        <w:rPr>
          <w:sz w:val="20"/>
        </w:rPr>
        <w:t>Visual Studio Community Version</w:t>
      </w:r>
      <w:r w:rsidR="00893A95">
        <w:rPr>
          <w:sz w:val="20"/>
        </w:rPr>
        <w:t xml:space="preserve"> with .NET framework</w:t>
      </w:r>
      <w:r w:rsidRPr="00C33BB8">
        <w:rPr>
          <w:sz w:val="20"/>
        </w:rPr>
        <w:t xml:space="preserve"> </w:t>
      </w:r>
      <w:r w:rsidR="00292662">
        <w:rPr>
          <w:sz w:val="20"/>
        </w:rPr>
        <w:t xml:space="preserve">and using </w:t>
      </w:r>
      <w:r w:rsidRPr="00C33BB8">
        <w:rPr>
          <w:sz w:val="20"/>
        </w:rPr>
        <w:t>object oriented programming language, C#, while th</w:t>
      </w:r>
      <w:r w:rsidR="00292662">
        <w:rPr>
          <w:sz w:val="20"/>
        </w:rPr>
        <w:t xml:space="preserve">e client end is developed using </w:t>
      </w:r>
      <w:r w:rsidRPr="00C33BB8">
        <w:rPr>
          <w:sz w:val="20"/>
        </w:rPr>
        <w:t>Bootstrap. LINQ is used to communicate with the</w:t>
      </w:r>
      <w:r w:rsidR="00292662">
        <w:rPr>
          <w:sz w:val="20"/>
        </w:rPr>
        <w:t xml:space="preserve"> database and the application tier</w:t>
      </w:r>
      <w:r w:rsidRPr="00C33BB8">
        <w:rPr>
          <w:sz w:val="20"/>
        </w:rPr>
        <w:t xml:space="preserve">. </w:t>
      </w:r>
      <w:r w:rsidR="00292662">
        <w:rPr>
          <w:sz w:val="20"/>
        </w:rPr>
        <w:t>Ajax and JavaScript is extensively used to do s</w:t>
      </w:r>
      <w:r w:rsidRPr="00C33BB8">
        <w:rPr>
          <w:sz w:val="20"/>
        </w:rPr>
        <w:t xml:space="preserve">patial </w:t>
      </w:r>
      <w:r w:rsidR="00292662">
        <w:rPr>
          <w:sz w:val="20"/>
        </w:rPr>
        <w:t>a</w:t>
      </w:r>
      <w:r w:rsidRPr="00C33BB8">
        <w:rPr>
          <w:sz w:val="20"/>
        </w:rPr>
        <w:t xml:space="preserve">nalysis on the </w:t>
      </w:r>
      <w:r w:rsidR="00292662">
        <w:rPr>
          <w:sz w:val="20"/>
        </w:rPr>
        <w:t>assets</w:t>
      </w:r>
      <w:r w:rsidRPr="00C33BB8">
        <w:rPr>
          <w:sz w:val="20"/>
        </w:rPr>
        <w:t>. The methodology consists of a four-phase approach which inclu</w:t>
      </w:r>
      <w:r w:rsidR="005A4B79">
        <w:rPr>
          <w:sz w:val="20"/>
        </w:rPr>
        <w:t>des</w:t>
      </w:r>
      <w:r w:rsidRPr="00C33BB8">
        <w:rPr>
          <w:sz w:val="20"/>
        </w:rPr>
        <w:t xml:space="preserve"> data modelling of masters and transactions, spatial analysis of assets using a comprehensive system, tracking history of asset, costing and reporting to provide an advanced spatial decision support system. The spatial database communicates with the application tier using LINQ. The logic tier provides a layer created using C# application for data exchange. </w:t>
      </w:r>
    </w:p>
    <w:p w14:paraId="288DF700" w14:textId="77777777" w:rsidR="008E037A" w:rsidRDefault="00E97BD3" w:rsidP="0027292C">
      <w:pPr>
        <w:rPr>
          <w:sz w:val="20"/>
        </w:rPr>
      </w:pPr>
      <w:r>
        <w:rPr>
          <w:noProof/>
          <w:lang w:val="en-US"/>
        </w:rPr>
        <mc:AlternateContent>
          <mc:Choice Requires="wpg">
            <w:drawing>
              <wp:anchor distT="0" distB="0" distL="114300" distR="114300" simplePos="0" relativeHeight="251641856" behindDoc="0" locked="0" layoutInCell="1" allowOverlap="1" wp14:anchorId="41C39BEA" wp14:editId="084146BD">
                <wp:simplePos x="0" y="0"/>
                <wp:positionH relativeFrom="column">
                  <wp:posOffset>96520</wp:posOffset>
                </wp:positionH>
                <wp:positionV relativeFrom="paragraph">
                  <wp:posOffset>90170</wp:posOffset>
                </wp:positionV>
                <wp:extent cx="2743200" cy="4029710"/>
                <wp:effectExtent l="0" t="0" r="19050" b="27940"/>
                <wp:wrapNone/>
                <wp:docPr id="157" name="Group 157"/>
                <wp:cNvGraphicFramePr/>
                <a:graphic xmlns:a="http://schemas.openxmlformats.org/drawingml/2006/main">
                  <a:graphicData uri="http://schemas.microsoft.com/office/word/2010/wordprocessingGroup">
                    <wpg:wgp>
                      <wpg:cNvGrpSpPr/>
                      <wpg:grpSpPr>
                        <a:xfrm>
                          <a:off x="0" y="0"/>
                          <a:ext cx="2743200" cy="4029710"/>
                          <a:chOff x="104775" y="19051"/>
                          <a:chExt cx="2743200" cy="4315847"/>
                        </a:xfrm>
                      </wpg:grpSpPr>
                      <wps:wsp>
                        <wps:cNvPr id="158" name="Rectangle 158"/>
                        <wps:cNvSpPr/>
                        <wps:spPr>
                          <a:xfrm>
                            <a:off x="104775" y="495288"/>
                            <a:ext cx="2743200" cy="1190637"/>
                          </a:xfrm>
                          <a:prstGeom prst="rect">
                            <a:avLst/>
                          </a:prstGeom>
                          <a:ln w="1905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Down Arrow 159"/>
                        <wps:cNvSpPr/>
                        <wps:spPr>
                          <a:xfrm>
                            <a:off x="1399200" y="304800"/>
                            <a:ext cx="161925" cy="170815"/>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104775" y="19051"/>
                            <a:ext cx="2743200" cy="27525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6D3F9D9" w14:textId="77777777" w:rsidR="00F73A03" w:rsidRPr="00EB053F" w:rsidRDefault="00F73A03" w:rsidP="00923A23">
                              <w:pPr>
                                <w:pStyle w:val="NormalWeb"/>
                                <w:tabs>
                                  <w:tab w:val="left" w:pos="1134"/>
                                </w:tabs>
                                <w:spacing w:before="0" w:beforeAutospacing="0" w:after="0" w:afterAutospacing="0"/>
                                <w:jc w:val="center"/>
                                <w:rPr>
                                  <w:sz w:val="28"/>
                                </w:rPr>
                              </w:pPr>
                              <w:r>
                                <w:rPr>
                                  <w:b/>
                                  <w:bCs/>
                                  <w:sz w:val="20"/>
                                  <w:szCs w:val="18"/>
                                  <w:lang w:val="en-GB"/>
                                </w:rPr>
                                <w:t>LOCATION DATA COLLE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161" name="Group 161"/>
                        <wpg:cNvGrpSpPr/>
                        <wpg:grpSpPr>
                          <a:xfrm>
                            <a:off x="408605" y="980410"/>
                            <a:ext cx="2096767" cy="524831"/>
                            <a:chOff x="0" y="0"/>
                            <a:chExt cx="2096770" cy="524850"/>
                          </a:xfrm>
                        </wpg:grpSpPr>
                        <wps:wsp>
                          <wps:cNvPr id="162" name="Rectangle 162"/>
                          <wps:cNvSpPr/>
                          <wps:spPr>
                            <a:xfrm>
                              <a:off x="458175" y="0"/>
                              <a:ext cx="1638595" cy="524850"/>
                            </a:xfrm>
                            <a:prstGeom prst="rect">
                              <a:avLst/>
                            </a:prstGeom>
                            <a:ln w="19050">
                              <a:solidFill>
                                <a:srgbClr val="FF0000"/>
                              </a:solidFill>
                            </a:ln>
                          </wps:spPr>
                          <wps:style>
                            <a:lnRef idx="2">
                              <a:schemeClr val="dk1"/>
                            </a:lnRef>
                            <a:fillRef idx="1">
                              <a:schemeClr val="lt1"/>
                            </a:fillRef>
                            <a:effectRef idx="0">
                              <a:schemeClr val="dk1"/>
                            </a:effectRef>
                            <a:fontRef idx="minor">
                              <a:schemeClr val="dk1"/>
                            </a:fontRef>
                          </wps:style>
                          <wps:txbx>
                            <w:txbxContent>
                              <w:p w14:paraId="16B9F79A"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GEODATABASE: MSSQ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3" name="Rectangle 163"/>
                          <wps:cNvSpPr/>
                          <wps:spPr>
                            <a:xfrm rot="16200000">
                              <a:off x="-29063" y="29063"/>
                              <a:ext cx="524850" cy="466724"/>
                            </a:xfrm>
                            <a:prstGeom prst="rect">
                              <a:avLst/>
                            </a:prstGeom>
                            <a:ln w="19050">
                              <a:solidFill>
                                <a:srgbClr val="0070C0"/>
                              </a:solidFill>
                            </a:ln>
                          </wps:spPr>
                          <wps:style>
                            <a:lnRef idx="2">
                              <a:schemeClr val="dk1"/>
                            </a:lnRef>
                            <a:fillRef idx="1">
                              <a:schemeClr val="lt1"/>
                            </a:fillRef>
                            <a:effectRef idx="0">
                              <a:schemeClr val="dk1"/>
                            </a:effectRef>
                            <a:fontRef idx="minor">
                              <a:schemeClr val="dk1"/>
                            </a:fontRef>
                          </wps:style>
                          <wps:txbx>
                            <w:txbxContent>
                              <w:p w14:paraId="34B087A3"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SQL</w:t>
                                </w:r>
                              </w:p>
                              <w:p w14:paraId="73505174" w14:textId="77777777" w:rsidR="00F73A03" w:rsidRDefault="00F73A03" w:rsidP="00923A23">
                                <w:pPr>
                                  <w:pStyle w:val="NormalWeb"/>
                                  <w:tabs>
                                    <w:tab w:val="left" w:pos="1134"/>
                                  </w:tabs>
                                  <w:spacing w:before="0" w:beforeAutospacing="0" w:after="0" w:afterAutospacing="0"/>
                                </w:pPr>
                                <w:r>
                                  <w:rPr>
                                    <w:b/>
                                    <w:bCs/>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164" name="Group 164"/>
                        <wpg:cNvGrpSpPr/>
                        <wpg:grpSpPr>
                          <a:xfrm>
                            <a:off x="104775" y="1704993"/>
                            <a:ext cx="2743200" cy="2629905"/>
                            <a:chOff x="104775" y="2381195"/>
                            <a:chExt cx="2743200" cy="2629905"/>
                          </a:xfrm>
                        </wpg:grpSpPr>
                        <wpg:grpSp>
                          <wpg:cNvPr id="165" name="Group 165"/>
                          <wpg:cNvGrpSpPr/>
                          <wpg:grpSpPr>
                            <a:xfrm>
                              <a:off x="1056595" y="2381195"/>
                              <a:ext cx="887095" cy="170180"/>
                              <a:chOff x="0" y="0"/>
                              <a:chExt cx="887095" cy="170815"/>
                            </a:xfrm>
                          </wpg:grpSpPr>
                          <wps:wsp>
                            <wps:cNvPr id="166" name="Down Arrow 166"/>
                            <wps:cNvSpPr/>
                            <wps:spPr>
                              <a:xfrm>
                                <a:off x="0" y="0"/>
                                <a:ext cx="161925" cy="170815"/>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38B800E4" w14:textId="77777777" w:rsidR="00F73A03" w:rsidRDefault="00F73A03" w:rsidP="00923A23">
                                  <w:pPr>
                                    <w:pStyle w:val="NormalWeb"/>
                                    <w:tabs>
                                      <w:tab w:val="left" w:pos="1134"/>
                                    </w:tabs>
                                    <w:spacing w:before="0" w:beforeAutospacing="0" w:after="0" w:afterAutospacing="0"/>
                                    <w:jc w:val="both"/>
                                  </w:pPr>
                                  <w:r>
                                    <w:rPr>
                                      <w:sz w:val="18"/>
                                      <w:szCs w:val="18"/>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Down Arrow 167"/>
                            <wps:cNvSpPr/>
                            <wps:spPr>
                              <a:xfrm flipV="1">
                                <a:off x="725170" y="0"/>
                                <a:ext cx="161925" cy="160655"/>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5633E6D4" w14:textId="77777777" w:rsidR="00F73A03" w:rsidRDefault="00F73A03" w:rsidP="00923A23">
                                  <w:pPr>
                                    <w:pStyle w:val="NormalWeb"/>
                                    <w:tabs>
                                      <w:tab w:val="left" w:pos="1134"/>
                                    </w:tabs>
                                    <w:spacing w:before="0" w:beforeAutospacing="0" w:after="0" w:afterAutospacing="0"/>
                                    <w:jc w:val="both"/>
                                  </w:pPr>
                                  <w:r>
                                    <w:rPr>
                                      <w:sz w:val="18"/>
                                      <w:szCs w:val="18"/>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168" name="Group 168"/>
                          <wpg:cNvGrpSpPr/>
                          <wpg:grpSpPr>
                            <a:xfrm>
                              <a:off x="104775" y="2560900"/>
                              <a:ext cx="2743200" cy="2450200"/>
                              <a:chOff x="104775" y="2560900"/>
                              <a:chExt cx="2743200" cy="2450200"/>
                            </a:xfrm>
                          </wpg:grpSpPr>
                          <wpg:grpSp>
                            <wpg:cNvPr id="169" name="Group 169"/>
                            <wpg:cNvGrpSpPr/>
                            <wpg:grpSpPr>
                              <a:xfrm>
                                <a:off x="104775" y="2560900"/>
                                <a:ext cx="2743200" cy="2163929"/>
                                <a:chOff x="104775" y="2540787"/>
                                <a:chExt cx="2743200" cy="2163929"/>
                              </a:xfrm>
                            </wpg:grpSpPr>
                            <wps:wsp>
                              <wps:cNvPr id="170" name="Rectangle 170"/>
                              <wps:cNvSpPr/>
                              <wps:spPr>
                                <a:xfrm>
                                  <a:off x="104775" y="2540787"/>
                                  <a:ext cx="2743200" cy="1993114"/>
                                </a:xfrm>
                                <a:prstGeom prst="rect">
                                  <a:avLst/>
                                </a:prstGeom>
                                <a:ln w="1905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1" name="Rectangle 171"/>
                              <wps:cNvSpPr/>
                              <wps:spPr>
                                <a:xfrm>
                                  <a:off x="608625" y="2694513"/>
                                  <a:ext cx="1781809" cy="277002"/>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32846952" w14:textId="77777777" w:rsidR="00F73A03" w:rsidRPr="00D8533B" w:rsidRDefault="00F73A03" w:rsidP="00923A23">
                                    <w:pPr>
                                      <w:jc w:val="center"/>
                                      <w:rPr>
                                        <w:b/>
                                        <w:sz w:val="20"/>
                                      </w:rPr>
                                    </w:pPr>
                                    <w:r w:rsidRPr="00D8533B">
                                      <w:rPr>
                                        <w:b/>
                                        <w:sz w:val="20"/>
                                      </w:rPr>
                                      <w:t>LOGIC BLO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2" name="Rectangle 172"/>
                              <wps:cNvSpPr/>
                              <wps:spPr>
                                <a:xfrm>
                                  <a:off x="866772" y="3094651"/>
                                  <a:ext cx="1638595" cy="524850"/>
                                </a:xfrm>
                                <a:prstGeom prst="rect">
                                  <a:avLst/>
                                </a:prstGeom>
                                <a:ln w="19050">
                                  <a:solidFill>
                                    <a:srgbClr val="FF0000"/>
                                  </a:solidFill>
                                </a:ln>
                              </wps:spPr>
                              <wps:style>
                                <a:lnRef idx="2">
                                  <a:schemeClr val="dk1"/>
                                </a:lnRef>
                                <a:fillRef idx="1">
                                  <a:schemeClr val="lt1"/>
                                </a:fillRef>
                                <a:effectRef idx="0">
                                  <a:schemeClr val="dk1"/>
                                </a:effectRef>
                                <a:fontRef idx="minor">
                                  <a:schemeClr val="dk1"/>
                                </a:fontRef>
                              </wps:style>
                              <wps:txbx>
                                <w:txbxContent>
                                  <w:p w14:paraId="6D50C40F"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APPLICATION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3" name="Rectangle 173"/>
                              <wps:cNvSpPr/>
                              <wps:spPr>
                                <a:xfrm rot="16200000">
                                  <a:off x="379534" y="3123714"/>
                                  <a:ext cx="524850" cy="466724"/>
                                </a:xfrm>
                                <a:prstGeom prst="rect">
                                  <a:avLst/>
                                </a:prstGeom>
                                <a:ln w="19050">
                                  <a:solidFill>
                                    <a:srgbClr val="0070C0"/>
                                  </a:solidFill>
                                </a:ln>
                              </wps:spPr>
                              <wps:style>
                                <a:lnRef idx="2">
                                  <a:schemeClr val="dk1"/>
                                </a:lnRef>
                                <a:fillRef idx="1">
                                  <a:schemeClr val="lt1"/>
                                </a:fillRef>
                                <a:effectRef idx="0">
                                  <a:schemeClr val="dk1"/>
                                </a:effectRef>
                                <a:fontRef idx="minor">
                                  <a:schemeClr val="dk1"/>
                                </a:fontRef>
                              </wps:style>
                              <wps:txbx>
                                <w:txbxContent>
                                  <w:p w14:paraId="62F6ED1F"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C#</w:t>
                                    </w:r>
                                  </w:p>
                                  <w:p w14:paraId="35F3AD75" w14:textId="77777777" w:rsidR="00F73A03" w:rsidRDefault="00F73A03" w:rsidP="00923A23">
                                    <w:pPr>
                                      <w:pStyle w:val="NormalWeb"/>
                                      <w:tabs>
                                        <w:tab w:val="left" w:pos="1134"/>
                                      </w:tabs>
                                      <w:spacing w:before="0" w:beforeAutospacing="0" w:after="0" w:afterAutospacing="0"/>
                                    </w:pPr>
                                    <w:r>
                                      <w:rPr>
                                        <w:b/>
                                        <w:bCs/>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174" name="Group 174"/>
                              <wpg:cNvGrpSpPr/>
                              <wpg:grpSpPr>
                                <a:xfrm>
                                  <a:off x="1074077" y="3629027"/>
                                  <a:ext cx="887095" cy="170815"/>
                                  <a:chOff x="1074077" y="3695996"/>
                                  <a:chExt cx="887095" cy="170815"/>
                                </a:xfrm>
                              </wpg:grpSpPr>
                              <wps:wsp>
                                <wps:cNvPr id="175" name="Down Arrow 175"/>
                                <wps:cNvSpPr/>
                                <wps:spPr>
                                  <a:xfrm>
                                    <a:off x="1074077" y="3695996"/>
                                    <a:ext cx="161925" cy="170815"/>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4B2C0E20" w14:textId="77777777" w:rsidR="00F73A03" w:rsidRDefault="00F73A03" w:rsidP="00923A23"/>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Down Arrow 176"/>
                                <wps:cNvSpPr/>
                                <wps:spPr>
                                  <a:xfrm flipV="1">
                                    <a:off x="1799247" y="3695996"/>
                                    <a:ext cx="161925" cy="160655"/>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0FB5B617" w14:textId="77777777" w:rsidR="00F73A03" w:rsidRDefault="00F73A03" w:rsidP="00923A23">
                                      <w:pPr>
                                        <w:pStyle w:val="NormalWeb"/>
                                        <w:tabs>
                                          <w:tab w:val="left" w:pos="1134"/>
                                        </w:tabs>
                                        <w:spacing w:before="0" w:beforeAutospacing="0" w:after="0" w:afterAutospacing="0"/>
                                        <w:jc w:val="both"/>
                                      </w:pPr>
                                      <w:r>
                                        <w:rPr>
                                          <w:sz w:val="18"/>
                                          <w:szCs w:val="18"/>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77" name="Rectangle 177"/>
                              <wps:cNvSpPr/>
                              <wps:spPr>
                                <a:xfrm>
                                  <a:off x="866776" y="3799842"/>
                                  <a:ext cx="1638594" cy="543264"/>
                                </a:xfrm>
                                <a:prstGeom prst="rect">
                                  <a:avLst/>
                                </a:prstGeom>
                                <a:ln w="19050">
                                  <a:solidFill>
                                    <a:srgbClr val="FF0000"/>
                                  </a:solidFill>
                                </a:ln>
                              </wps:spPr>
                              <wps:style>
                                <a:lnRef idx="2">
                                  <a:schemeClr val="dk1"/>
                                </a:lnRef>
                                <a:fillRef idx="1">
                                  <a:schemeClr val="lt1"/>
                                </a:fillRef>
                                <a:effectRef idx="0">
                                  <a:schemeClr val="dk1"/>
                                </a:effectRef>
                                <a:fontRef idx="minor">
                                  <a:schemeClr val="dk1"/>
                                </a:fontRef>
                              </wps:style>
                              <wps:txbx>
                                <w:txbxContent>
                                  <w:p w14:paraId="1FCDEECF"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WEB SERVIC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Rectangle 178"/>
                              <wps:cNvSpPr/>
                              <wps:spPr>
                                <a:xfrm rot="16200000">
                                  <a:off x="366057" y="3842385"/>
                                  <a:ext cx="543264" cy="458178"/>
                                </a:xfrm>
                                <a:prstGeom prst="rect">
                                  <a:avLst/>
                                </a:prstGeom>
                                <a:ln w="19050">
                                  <a:solidFill>
                                    <a:srgbClr val="0070C0"/>
                                  </a:solidFill>
                                </a:ln>
                              </wps:spPr>
                              <wps:style>
                                <a:lnRef idx="2">
                                  <a:schemeClr val="dk1"/>
                                </a:lnRef>
                                <a:fillRef idx="1">
                                  <a:schemeClr val="lt1"/>
                                </a:fillRef>
                                <a:effectRef idx="0">
                                  <a:schemeClr val="dk1"/>
                                </a:effectRef>
                                <a:fontRef idx="minor">
                                  <a:schemeClr val="dk1"/>
                                </a:fontRef>
                              </wps:style>
                              <wps:txbx>
                                <w:txbxContent>
                                  <w:p w14:paraId="0B093129" w14:textId="77777777" w:rsidR="00F73A03" w:rsidRDefault="00E97BD3" w:rsidP="00E97BD3">
                                    <w:pPr>
                                      <w:pStyle w:val="NormalWeb"/>
                                      <w:tabs>
                                        <w:tab w:val="left" w:pos="1134"/>
                                      </w:tabs>
                                      <w:spacing w:before="0" w:beforeAutospacing="0" w:after="0" w:afterAutospacing="0"/>
                                      <w:jc w:val="center"/>
                                    </w:pPr>
                                    <w:r>
                                      <w:rPr>
                                        <w:b/>
                                        <w:bCs/>
                                        <w:sz w:val="20"/>
                                        <w:szCs w:val="20"/>
                                        <w:lang w:val="en-GB"/>
                                      </w:rPr>
                                      <w:t>XM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179" name="Group 179"/>
                              <wpg:cNvGrpSpPr/>
                              <wpg:grpSpPr>
                                <a:xfrm>
                                  <a:off x="1074077" y="4533901"/>
                                  <a:ext cx="887095" cy="170815"/>
                                  <a:chOff x="0" y="0"/>
                                  <a:chExt cx="887095" cy="170815"/>
                                </a:xfrm>
                              </wpg:grpSpPr>
                              <wps:wsp>
                                <wps:cNvPr id="180" name="Down Arrow 180"/>
                                <wps:cNvSpPr/>
                                <wps:spPr>
                                  <a:xfrm>
                                    <a:off x="0" y="0"/>
                                    <a:ext cx="161925" cy="170815"/>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40877240" w14:textId="77777777" w:rsidR="00F73A03" w:rsidRDefault="00F73A03" w:rsidP="00923A23">
                                      <w:pPr>
                                        <w:pStyle w:val="NormalWeb"/>
                                        <w:tabs>
                                          <w:tab w:val="left" w:pos="1134"/>
                                        </w:tabs>
                                        <w:spacing w:before="0" w:beforeAutospacing="0" w:after="0" w:afterAutospacing="0"/>
                                        <w:jc w:val="both"/>
                                      </w:pPr>
                                      <w:r>
                                        <w:rPr>
                                          <w:sz w:val="18"/>
                                          <w:szCs w:val="18"/>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Down Arrow 181"/>
                                <wps:cNvSpPr/>
                                <wps:spPr>
                                  <a:xfrm flipV="1">
                                    <a:off x="725170" y="0"/>
                                    <a:ext cx="161925" cy="160655"/>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txbx>
                                  <w:txbxContent>
                                    <w:p w14:paraId="7FEFC278" w14:textId="77777777" w:rsidR="00F73A03" w:rsidRDefault="00F73A03" w:rsidP="00923A23">
                                      <w:pPr>
                                        <w:pStyle w:val="NormalWeb"/>
                                        <w:tabs>
                                          <w:tab w:val="left" w:pos="1134"/>
                                        </w:tabs>
                                        <w:spacing w:before="0" w:beforeAutospacing="0" w:after="0" w:afterAutospacing="0"/>
                                        <w:jc w:val="both"/>
                                      </w:pPr>
                                      <w:r>
                                        <w:rPr>
                                          <w:sz w:val="18"/>
                                          <w:szCs w:val="18"/>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182" name="Rectangle 182"/>
                            <wps:cNvSpPr/>
                            <wps:spPr>
                              <a:xfrm>
                                <a:off x="104775" y="4734240"/>
                                <a:ext cx="2743199" cy="27686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3869514"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CLIENT BLO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183" name="Rectangle 183"/>
                        <wps:cNvSpPr/>
                        <wps:spPr>
                          <a:xfrm>
                            <a:off x="579075" y="580050"/>
                            <a:ext cx="1781175" cy="27686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6138B36"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DATA BLO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1C39BEA" id="Group 157" o:spid="_x0000_s1026" style="position:absolute;left:0;text-align:left;margin-left:7.6pt;margin-top:7.1pt;width:3in;height:317.3pt;z-index:251641856;mso-height-relative:margin" coordorigin="1047,190" coordsize="27432,43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">
                <v:rect id="Rectangle 158" o:spid="_x0000_s1027" style="position:absolute;left:1047;top:4952;width:27432;height:11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" fillcolor="white [3201]" strokecolor="black [3200]" strokeweight="1.5pt">
                  <v:stroke dashstyle="dash"/>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59" o:spid="_x0000_s1028" type="#_x0000_t67" style="position:absolute;left:13992;top:3048;width:1619;height:1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" adj="11362" fillcolor="black [3200]" strokecolor="black [1600]" strokeweight="1.5pt"/>
                <v:rect id="Rectangle 160" o:spid="_x0000_s1029" style="position:absolute;left:1047;top:190;width:27432;height:2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" fillcolor="white [3201]" strokecolor="black [3200]" strokeweight="1.5pt">
                  <v:textbox>
                    <w:txbxContent>
                      <w:p w14:paraId="46D3F9D9" w14:textId="77777777" w:rsidR="00F73A03" w:rsidRPr="00EB053F" w:rsidRDefault="00F73A03" w:rsidP="00923A23">
                        <w:pPr>
                          <w:pStyle w:val="NormalWeb"/>
                          <w:tabs>
                            <w:tab w:val="left" w:pos="1134"/>
                          </w:tabs>
                          <w:spacing w:before="0" w:beforeAutospacing="0" w:after="0" w:afterAutospacing="0"/>
                          <w:jc w:val="center"/>
                          <w:rPr>
                            <w:sz w:val="28"/>
                          </w:rPr>
                        </w:pPr>
                        <w:r>
                          <w:rPr>
                            <w:b/>
                            <w:bCs/>
                            <w:sz w:val="20"/>
                            <w:szCs w:val="18"/>
                            <w:lang w:val="en-GB"/>
                          </w:rPr>
                          <w:t>LOCATION DATA COLLECTION</w:t>
                        </w:r>
                      </w:p>
                    </w:txbxContent>
                  </v:textbox>
                </v:rect>
                <v:group id="Group 161" o:spid="_x0000_s1030" style="position:absolute;left:4086;top:9804;width:20967;height:5248" coordsize="20967,5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rect id="Rectangle 162" o:spid="_x0000_s1031" style="position:absolute;left:4581;width:16386;height:5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" fillcolor="white [3201]" strokecolor="red" strokeweight="1.5pt">
                    <v:textbox>
                      <w:txbxContent>
                        <w:p w14:paraId="16B9F79A"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GEODATABASE: MSSQL SERVER</w:t>
                          </w:r>
                        </w:p>
                      </w:txbxContent>
                    </v:textbox>
                  </v:rect>
                  <v:rect id="Rectangle 163" o:spid="_x0000_s1032" style="position:absolute;left:-290;top:290;width:5248;height:466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" fillcolor="white [3201]" strokecolor="#0070c0" strokeweight="1.5pt">
                    <v:textbox>
                      <w:txbxContent>
                        <w:p w14:paraId="34B087A3"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SQL</w:t>
                          </w:r>
                        </w:p>
                        <w:p w14:paraId="73505174" w14:textId="77777777" w:rsidR="00F73A03" w:rsidRDefault="00F73A03" w:rsidP="00923A23">
                          <w:pPr>
                            <w:pStyle w:val="NormalWeb"/>
                            <w:tabs>
                              <w:tab w:val="left" w:pos="1134"/>
                            </w:tabs>
                            <w:spacing w:before="0" w:beforeAutospacing="0" w:after="0" w:afterAutospacing="0"/>
                          </w:pPr>
                          <w:r>
                            <w:rPr>
                              <w:b/>
                              <w:bCs/>
                            </w:rPr>
                            <w:t> </w:t>
                          </w:r>
                        </w:p>
                      </w:txbxContent>
                    </v:textbox>
                  </v:rect>
                </v:group>
                <v:group id="Group 164" o:spid="_x0000_s1033" style="position:absolute;left:1047;top:17049;width:27432;height:26299" coordorigin="1047,23811" coordsize="27432,2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group id="Group 165" o:spid="_x0000_s1034" style="position:absolute;left:10565;top:23811;width:8871;height:1702" coordsize="8870,1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Down Arrow 166" o:spid="_x0000_s1035" type="#_x0000_t67" style="position:absolute;width:1619;height:1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" adj="11362" fillcolor="black [3200]" strokecolor="black [1600]" strokeweight="1.5pt">
                      <v:textbox>
                        <w:txbxContent>
                          <w:p w14:paraId="38B800E4" w14:textId="77777777" w:rsidR="00F73A03" w:rsidRDefault="00F73A03" w:rsidP="00923A23">
                            <w:pPr>
                              <w:pStyle w:val="NormalWeb"/>
                              <w:tabs>
                                <w:tab w:val="left" w:pos="1134"/>
                              </w:tabs>
                              <w:spacing w:before="0" w:beforeAutospacing="0" w:after="0" w:afterAutospacing="0"/>
                              <w:jc w:val="both"/>
                            </w:pPr>
                            <w:r>
                              <w:rPr>
                                <w:sz w:val="18"/>
                                <w:szCs w:val="18"/>
                                <w:lang w:val="en-GB"/>
                              </w:rPr>
                              <w:t> </w:t>
                            </w:r>
                          </w:p>
                        </w:txbxContent>
                      </v:textbox>
                    </v:shape>
                    <v:shape id="Down Arrow 167" o:spid="_x0000_s1036" type="#_x0000_t67" style="position:absolute;left:7251;width:1619;height:1606;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" adj="10800" fillcolor="black [3200]" strokecolor="black [1600]" strokeweight="1.5pt">
                      <v:textbox>
                        <w:txbxContent>
                          <w:p w14:paraId="5633E6D4" w14:textId="77777777" w:rsidR="00F73A03" w:rsidRDefault="00F73A03" w:rsidP="00923A23">
                            <w:pPr>
                              <w:pStyle w:val="NormalWeb"/>
                              <w:tabs>
                                <w:tab w:val="left" w:pos="1134"/>
                              </w:tabs>
                              <w:spacing w:before="0" w:beforeAutospacing="0" w:after="0" w:afterAutospacing="0"/>
                              <w:jc w:val="both"/>
                            </w:pPr>
                            <w:r>
                              <w:rPr>
                                <w:sz w:val="18"/>
                                <w:szCs w:val="18"/>
                                <w:lang w:val="en-GB"/>
                              </w:rPr>
                              <w:t> </w:t>
                            </w:r>
                          </w:p>
                        </w:txbxContent>
                      </v:textbox>
                    </v:shape>
                  </v:group>
                  <v:group id="Group 168" o:spid="_x0000_s1037" style="position:absolute;left:1047;top:25609;width:27432;height:24502" coordorigin="1047,25609" coordsize="27432,24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group id="Group 169" o:spid="_x0000_s1038" style="position:absolute;left:1047;top:25609;width:27432;height:21639" coordorigin="1047,25407" coordsize="27432,216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rect id="Rectangle 170" o:spid="_x0000_s1039" style="position:absolute;left:1047;top:25407;width:27432;height:199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" fillcolor="white [3201]" strokecolor="black [3200]" strokeweight="1.5pt">
                        <v:stroke dashstyle="dash"/>
                      </v:rect>
                      <v:rect id="Rectangle 171" o:spid="_x0000_s1040" style="position:absolute;left:6086;top:26945;width:17818;height:2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" fillcolor="white [3201]" strokecolor="black [3200]" strokeweight="1.5pt">
                        <v:textbox>
                          <w:txbxContent>
                            <w:p w14:paraId="32846952" w14:textId="77777777" w:rsidR="00F73A03" w:rsidRPr="00D8533B" w:rsidRDefault="00F73A03" w:rsidP="00923A23">
                              <w:pPr>
                                <w:jc w:val="center"/>
                                <w:rPr>
                                  <w:b/>
                                  <w:sz w:val="20"/>
                                </w:rPr>
                              </w:pPr>
                              <w:r w:rsidRPr="00D8533B">
                                <w:rPr>
                                  <w:b/>
                                  <w:sz w:val="20"/>
                                </w:rPr>
                                <w:t>LOGIC BLOCK</w:t>
                              </w:r>
                            </w:p>
                          </w:txbxContent>
                        </v:textbox>
                      </v:rect>
                      <v:rect id="Rectangle 172" o:spid="_x0000_s1041" style="position:absolute;left:8667;top:30946;width:16386;height:52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" fillcolor="white [3201]" strokecolor="red" strokeweight="1.5pt">
                        <v:textbox>
                          <w:txbxContent>
                            <w:p w14:paraId="6D50C40F"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APPLICATION SERVER</w:t>
                              </w:r>
                            </w:p>
                          </w:txbxContent>
                        </v:textbox>
                      </v:rect>
                      <v:rect id="Rectangle 173" o:spid="_x0000_s1042" style="position:absolute;left:3794;top:31237;width:5249;height:466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" fillcolor="white [3201]" strokecolor="#0070c0" strokeweight="1.5pt">
                        <v:textbox>
                          <w:txbxContent>
                            <w:p w14:paraId="62F6ED1F"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C#</w:t>
                              </w:r>
                            </w:p>
                            <w:p w14:paraId="35F3AD75" w14:textId="77777777" w:rsidR="00F73A03" w:rsidRDefault="00F73A03" w:rsidP="00923A23">
                              <w:pPr>
                                <w:pStyle w:val="NormalWeb"/>
                                <w:tabs>
                                  <w:tab w:val="left" w:pos="1134"/>
                                </w:tabs>
                                <w:spacing w:before="0" w:beforeAutospacing="0" w:after="0" w:afterAutospacing="0"/>
                              </w:pPr>
                              <w:r>
                                <w:rPr>
                                  <w:b/>
                                  <w:bCs/>
                                </w:rPr>
                                <w:t> </w:t>
                              </w:r>
                            </w:p>
                          </w:txbxContent>
                        </v:textbox>
                      </v:rect>
                      <v:group id="Group 174" o:spid="_x0000_s1043" style="position:absolute;left:10740;top:36290;width:8871;height:1708" coordorigin="10740,36959" coordsize="8870,1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shape id="Down Arrow 175" o:spid="_x0000_s1044" type="#_x0000_t67" style="position:absolute;left:10740;top:36959;width:1620;height:17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" adj="11362" fillcolor="black [3200]" strokecolor="black [1600]" strokeweight="1.5pt">
                          <v:textbox>
                            <w:txbxContent>
                              <w:p w14:paraId="4B2C0E20" w14:textId="77777777" w:rsidR="00F73A03" w:rsidRDefault="00F73A03" w:rsidP="00923A23"/>
                            </w:txbxContent>
                          </v:textbox>
                        </v:shape>
                        <v:shape id="Down Arrow 176" o:spid="_x0000_s1045" type="#_x0000_t67" style="position:absolute;left:17992;top:36959;width:1619;height:160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" adj="10800" fillcolor="black [3200]" strokecolor="black [1600]" strokeweight="1.5pt">
                          <v:textbox>
                            <w:txbxContent>
                              <w:p w14:paraId="0FB5B617" w14:textId="77777777" w:rsidR="00F73A03" w:rsidRDefault="00F73A03" w:rsidP="00923A23">
                                <w:pPr>
                                  <w:pStyle w:val="NormalWeb"/>
                                  <w:tabs>
                                    <w:tab w:val="left" w:pos="1134"/>
                                  </w:tabs>
                                  <w:spacing w:before="0" w:beforeAutospacing="0" w:after="0" w:afterAutospacing="0"/>
                                  <w:jc w:val="both"/>
                                </w:pPr>
                                <w:r>
                                  <w:rPr>
                                    <w:sz w:val="18"/>
                                    <w:szCs w:val="18"/>
                                    <w:lang w:val="en-GB"/>
                                  </w:rPr>
                                  <w:t> </w:t>
                                </w:r>
                              </w:p>
                            </w:txbxContent>
                          </v:textbox>
                        </v:shape>
                      </v:group>
                      <v:rect id="Rectangle 177" o:spid="_x0000_s1046" style="position:absolute;left:8667;top:37998;width:16386;height:5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" fillcolor="white [3201]" strokecolor="red" strokeweight="1.5pt">
                        <v:textbox>
                          <w:txbxContent>
                            <w:p w14:paraId="1FCDEECF"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WEB SERVICES</w:t>
                              </w:r>
                            </w:p>
                          </w:txbxContent>
                        </v:textbox>
                      </v:rect>
                      <v:rect id="Rectangle 178" o:spid="_x0000_s1047" style="position:absolute;left:3660;top:38424;width:5433;height:45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" fillcolor="white [3201]" strokecolor="#0070c0" strokeweight="1.5pt">
                        <v:textbox>
                          <w:txbxContent>
                            <w:p w14:paraId="0B093129" w14:textId="77777777" w:rsidR="00F73A03" w:rsidRDefault="00E97BD3" w:rsidP="00E97BD3">
                              <w:pPr>
                                <w:pStyle w:val="NormalWeb"/>
                                <w:tabs>
                                  <w:tab w:val="left" w:pos="1134"/>
                                </w:tabs>
                                <w:spacing w:before="0" w:beforeAutospacing="0" w:after="0" w:afterAutospacing="0"/>
                                <w:jc w:val="center"/>
                              </w:pPr>
                              <w:r>
                                <w:rPr>
                                  <w:b/>
                                  <w:bCs/>
                                  <w:sz w:val="20"/>
                                  <w:szCs w:val="20"/>
                                  <w:lang w:val="en-GB"/>
                                </w:rPr>
                                <w:t>XML</w:t>
                              </w:r>
                            </w:p>
                          </w:txbxContent>
                        </v:textbox>
                      </v:rect>
                      <v:group id="Group 179" o:spid="_x0000_s1048" style="position:absolute;left:10740;top:45339;width:8871;height:1708" coordsize="8870,1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">
                        <v:shape id="Down Arrow 180" o:spid="_x0000_s1049" type="#_x0000_t67" style="position:absolute;width:1619;height:1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" adj="11362" fillcolor="black [3200]" strokecolor="black [1600]" strokeweight="1.5pt">
                          <v:textbox>
                            <w:txbxContent>
                              <w:p w14:paraId="40877240" w14:textId="77777777" w:rsidR="00F73A03" w:rsidRDefault="00F73A03" w:rsidP="00923A23">
                                <w:pPr>
                                  <w:pStyle w:val="NormalWeb"/>
                                  <w:tabs>
                                    <w:tab w:val="left" w:pos="1134"/>
                                  </w:tabs>
                                  <w:spacing w:before="0" w:beforeAutospacing="0" w:after="0" w:afterAutospacing="0"/>
                                  <w:jc w:val="both"/>
                                </w:pPr>
                                <w:r>
                                  <w:rPr>
                                    <w:sz w:val="18"/>
                                    <w:szCs w:val="18"/>
                                    <w:lang w:val="en-GB"/>
                                  </w:rPr>
                                  <w:t> </w:t>
                                </w:r>
                              </w:p>
                            </w:txbxContent>
                          </v:textbox>
                        </v:shape>
                        <v:shape id="Down Arrow 181" o:spid="_x0000_s1050" type="#_x0000_t67" style="position:absolute;left:7251;width:1619;height:1606;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" adj="10800" fillcolor="black [3200]" strokecolor="black [1600]" strokeweight="1.5pt">
                          <v:textbox>
                            <w:txbxContent>
                              <w:p w14:paraId="7FEFC278" w14:textId="77777777" w:rsidR="00F73A03" w:rsidRDefault="00F73A03" w:rsidP="00923A23">
                                <w:pPr>
                                  <w:pStyle w:val="NormalWeb"/>
                                  <w:tabs>
                                    <w:tab w:val="left" w:pos="1134"/>
                                  </w:tabs>
                                  <w:spacing w:before="0" w:beforeAutospacing="0" w:after="0" w:afterAutospacing="0"/>
                                  <w:jc w:val="both"/>
                                </w:pPr>
                                <w:r>
                                  <w:rPr>
                                    <w:sz w:val="18"/>
                                    <w:szCs w:val="18"/>
                                    <w:lang w:val="en-GB"/>
                                  </w:rPr>
                                  <w:t> </w:t>
                                </w:r>
                              </w:p>
                            </w:txbxContent>
                          </v:textbox>
                        </v:shape>
                      </v:group>
                    </v:group>
                    <v:rect id="Rectangle 182" o:spid="_x0000_s1051" style="position:absolute;left:1047;top:47342;width:27432;height:2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" fillcolor="white [3201]" strokecolor="black [3200]" strokeweight="1.5pt">
                      <v:textbox>
                        <w:txbxContent>
                          <w:p w14:paraId="43869514"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CLIENT BLOCK</w:t>
                            </w:r>
                          </w:p>
                        </w:txbxContent>
                      </v:textbox>
                    </v:rect>
                  </v:group>
                </v:group>
                <v:rect id="Rectangle 183" o:spid="_x0000_s1052" style="position:absolute;left:5790;top:5800;width:17812;height:27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" fillcolor="white [3201]" strokecolor="black [3200]" strokeweight="1.5pt">
                  <v:textbox>
                    <w:txbxContent>
                      <w:p w14:paraId="56138B36" w14:textId="77777777" w:rsidR="00F73A03" w:rsidRDefault="00F73A03" w:rsidP="00923A23">
                        <w:pPr>
                          <w:pStyle w:val="NormalWeb"/>
                          <w:tabs>
                            <w:tab w:val="left" w:pos="1134"/>
                          </w:tabs>
                          <w:spacing w:before="0" w:beforeAutospacing="0" w:after="0" w:afterAutospacing="0"/>
                          <w:jc w:val="center"/>
                        </w:pPr>
                        <w:r>
                          <w:rPr>
                            <w:b/>
                            <w:bCs/>
                            <w:sz w:val="20"/>
                            <w:szCs w:val="20"/>
                            <w:lang w:val="en-GB"/>
                          </w:rPr>
                          <w:t>DATA BLOCK</w:t>
                        </w:r>
                      </w:p>
                    </w:txbxContent>
                  </v:textbox>
                </v:rect>
              </v:group>
            </w:pict>
          </mc:Fallback>
        </mc:AlternateContent>
      </w:r>
    </w:p>
    <w:p w14:paraId="69497F2F" w14:textId="77777777" w:rsidR="008E037A" w:rsidRDefault="008E037A" w:rsidP="0027292C">
      <w:pPr>
        <w:rPr>
          <w:sz w:val="20"/>
        </w:rPr>
      </w:pPr>
    </w:p>
    <w:p w14:paraId="43A11327" w14:textId="77777777" w:rsidR="00DE12B9" w:rsidRDefault="00DE12B9" w:rsidP="0027292C">
      <w:pPr>
        <w:rPr>
          <w:sz w:val="20"/>
        </w:rPr>
      </w:pPr>
    </w:p>
    <w:p w14:paraId="15689A49" w14:textId="77777777" w:rsidR="00DE12B9" w:rsidRDefault="00DE12B9" w:rsidP="0027292C">
      <w:pPr>
        <w:rPr>
          <w:sz w:val="20"/>
        </w:rPr>
      </w:pPr>
    </w:p>
    <w:p w14:paraId="68F39133" w14:textId="77777777" w:rsidR="00DE12B9" w:rsidRDefault="00DE12B9" w:rsidP="0027292C">
      <w:pPr>
        <w:rPr>
          <w:sz w:val="20"/>
        </w:rPr>
      </w:pPr>
    </w:p>
    <w:p w14:paraId="63163195" w14:textId="77777777" w:rsidR="00DE12B9" w:rsidRDefault="00DE12B9" w:rsidP="0027292C">
      <w:pPr>
        <w:rPr>
          <w:sz w:val="20"/>
        </w:rPr>
      </w:pPr>
    </w:p>
    <w:p w14:paraId="65791C16" w14:textId="77777777" w:rsidR="00DE12B9" w:rsidRDefault="00DE12B9" w:rsidP="0027292C">
      <w:pPr>
        <w:rPr>
          <w:sz w:val="20"/>
        </w:rPr>
      </w:pPr>
    </w:p>
    <w:p w14:paraId="7237549A" w14:textId="77777777" w:rsidR="00DE12B9" w:rsidRDefault="00DE12B9" w:rsidP="0027292C">
      <w:pPr>
        <w:rPr>
          <w:sz w:val="20"/>
        </w:rPr>
      </w:pPr>
    </w:p>
    <w:p w14:paraId="4FB58544" w14:textId="77777777" w:rsidR="00DE12B9" w:rsidRDefault="00DE12B9" w:rsidP="0027292C">
      <w:pPr>
        <w:rPr>
          <w:sz w:val="20"/>
        </w:rPr>
      </w:pPr>
    </w:p>
    <w:p w14:paraId="01C65C25" w14:textId="77777777" w:rsidR="00DE12B9" w:rsidRDefault="00DE12B9" w:rsidP="0027292C">
      <w:pPr>
        <w:rPr>
          <w:sz w:val="20"/>
        </w:rPr>
      </w:pPr>
    </w:p>
    <w:p w14:paraId="31C9B422" w14:textId="77777777" w:rsidR="00DE12B9" w:rsidRDefault="00DE12B9" w:rsidP="0027292C">
      <w:pPr>
        <w:rPr>
          <w:sz w:val="20"/>
        </w:rPr>
      </w:pPr>
    </w:p>
    <w:p w14:paraId="22105B24" w14:textId="77777777" w:rsidR="00DE12B9" w:rsidRDefault="00DE12B9" w:rsidP="0027292C">
      <w:pPr>
        <w:rPr>
          <w:sz w:val="20"/>
        </w:rPr>
      </w:pPr>
    </w:p>
    <w:p w14:paraId="688535F0" w14:textId="77777777" w:rsidR="00DE12B9" w:rsidRDefault="00DE12B9" w:rsidP="0027292C">
      <w:pPr>
        <w:rPr>
          <w:sz w:val="20"/>
        </w:rPr>
      </w:pPr>
    </w:p>
    <w:p w14:paraId="59732B6D" w14:textId="77777777" w:rsidR="00DE12B9" w:rsidRDefault="00DE12B9" w:rsidP="0027292C">
      <w:pPr>
        <w:rPr>
          <w:sz w:val="20"/>
        </w:rPr>
      </w:pPr>
    </w:p>
    <w:p w14:paraId="3255DC60" w14:textId="77777777" w:rsidR="00DE12B9" w:rsidRDefault="00DE12B9" w:rsidP="0027292C">
      <w:pPr>
        <w:rPr>
          <w:sz w:val="20"/>
        </w:rPr>
      </w:pPr>
    </w:p>
    <w:p w14:paraId="22F4184F" w14:textId="77777777" w:rsidR="00DE12B9" w:rsidRDefault="00DE12B9" w:rsidP="0027292C">
      <w:pPr>
        <w:rPr>
          <w:sz w:val="20"/>
        </w:rPr>
      </w:pPr>
    </w:p>
    <w:p w14:paraId="0955427A" w14:textId="77777777" w:rsidR="00DE12B9" w:rsidRDefault="00DE12B9" w:rsidP="0027292C">
      <w:pPr>
        <w:rPr>
          <w:sz w:val="20"/>
        </w:rPr>
      </w:pPr>
    </w:p>
    <w:p w14:paraId="26E40981" w14:textId="77777777" w:rsidR="00DE12B9" w:rsidRDefault="00DE12B9" w:rsidP="0027292C">
      <w:pPr>
        <w:rPr>
          <w:sz w:val="20"/>
        </w:rPr>
      </w:pPr>
    </w:p>
    <w:p w14:paraId="154D62C5" w14:textId="77777777" w:rsidR="00DE12B9" w:rsidRDefault="00DE12B9" w:rsidP="0027292C">
      <w:pPr>
        <w:rPr>
          <w:sz w:val="20"/>
        </w:rPr>
      </w:pPr>
    </w:p>
    <w:p w14:paraId="54D2EF4A" w14:textId="77777777" w:rsidR="00DE12B9" w:rsidRDefault="00DE12B9" w:rsidP="0027292C">
      <w:pPr>
        <w:rPr>
          <w:sz w:val="20"/>
        </w:rPr>
      </w:pPr>
    </w:p>
    <w:p w14:paraId="3B32CDEA" w14:textId="77777777" w:rsidR="00DE12B9" w:rsidRDefault="00DE12B9" w:rsidP="0027292C">
      <w:pPr>
        <w:rPr>
          <w:sz w:val="20"/>
        </w:rPr>
      </w:pPr>
    </w:p>
    <w:p w14:paraId="2712504B" w14:textId="77777777" w:rsidR="00DE12B9" w:rsidRDefault="00DE12B9" w:rsidP="0027292C">
      <w:pPr>
        <w:rPr>
          <w:sz w:val="20"/>
        </w:rPr>
      </w:pPr>
    </w:p>
    <w:p w14:paraId="049F0F43" w14:textId="77777777" w:rsidR="00DE12B9" w:rsidRDefault="00DE12B9" w:rsidP="0027292C">
      <w:pPr>
        <w:rPr>
          <w:sz w:val="20"/>
        </w:rPr>
      </w:pPr>
    </w:p>
    <w:p w14:paraId="651931CA" w14:textId="77777777" w:rsidR="0097672E" w:rsidRDefault="0097672E" w:rsidP="0097672E">
      <w:pPr>
        <w:jc w:val="center"/>
        <w:rPr>
          <w:i/>
          <w:sz w:val="20"/>
        </w:rPr>
      </w:pPr>
      <w:r>
        <w:rPr>
          <w:b/>
          <w:sz w:val="20"/>
        </w:rPr>
        <w:lastRenderedPageBreak/>
        <w:t xml:space="preserve">Fig. </w:t>
      </w:r>
      <w:r w:rsidR="007953B4">
        <w:rPr>
          <w:b/>
          <w:sz w:val="20"/>
        </w:rPr>
        <w:t>3</w:t>
      </w:r>
      <w:r>
        <w:rPr>
          <w:b/>
          <w:sz w:val="20"/>
        </w:rPr>
        <w:t xml:space="preserve">: </w:t>
      </w:r>
      <w:r>
        <w:rPr>
          <w:i/>
          <w:sz w:val="20"/>
        </w:rPr>
        <w:t>Architecture</w:t>
      </w:r>
    </w:p>
    <w:p w14:paraId="1297F1EB" w14:textId="77777777" w:rsidR="00DE12B9" w:rsidRPr="00923A23" w:rsidRDefault="00DE12B9" w:rsidP="0097672E">
      <w:pPr>
        <w:jc w:val="center"/>
        <w:rPr>
          <w:i/>
          <w:sz w:val="20"/>
        </w:rPr>
      </w:pPr>
    </w:p>
    <w:p w14:paraId="6A288E8C" w14:textId="77777777" w:rsidR="007E355C" w:rsidRDefault="007953B4" w:rsidP="007E355C">
      <w:pPr>
        <w:rPr>
          <w:b/>
        </w:rPr>
      </w:pPr>
      <w:r>
        <w:rPr>
          <w:b/>
        </w:rPr>
        <w:t>4</w:t>
      </w:r>
      <w:r w:rsidR="007E355C">
        <w:rPr>
          <w:b/>
        </w:rPr>
        <w:t xml:space="preserve">.2 </w:t>
      </w:r>
      <w:r w:rsidR="007E355C" w:rsidRPr="00E15F5E">
        <w:rPr>
          <w:b/>
          <w:sz w:val="20"/>
        </w:rPr>
        <w:t>Application Development:</w:t>
      </w:r>
    </w:p>
    <w:p w14:paraId="30F18A52" w14:textId="77777777" w:rsidR="007E355C" w:rsidRDefault="007E355C" w:rsidP="00C33BB8">
      <w:pPr>
        <w:rPr>
          <w:sz w:val="20"/>
        </w:rPr>
      </w:pPr>
    </w:p>
    <w:p w14:paraId="3D543020" w14:textId="77777777" w:rsidR="007E355C" w:rsidRPr="00BA7BF8" w:rsidRDefault="00F3680C" w:rsidP="007E355C">
      <w:pPr>
        <w:rPr>
          <w:sz w:val="20"/>
        </w:rPr>
      </w:pPr>
      <w:r>
        <w:rPr>
          <w:sz w:val="20"/>
        </w:rPr>
        <w:t>Database is created using Microsoft SQL Server</w:t>
      </w:r>
      <w:r w:rsidR="00256CA2">
        <w:rPr>
          <w:sz w:val="20"/>
        </w:rPr>
        <w:t>.</w:t>
      </w:r>
      <w:r w:rsidR="007E355C" w:rsidRPr="00BA7BF8">
        <w:rPr>
          <w:sz w:val="20"/>
        </w:rPr>
        <w:t xml:space="preserve"> A total of 12 look up tables </w:t>
      </w:r>
      <w:r w:rsidR="007E355C">
        <w:t>a</w:t>
      </w:r>
      <w:r w:rsidR="007E355C" w:rsidRPr="00BA7BF8">
        <w:rPr>
          <w:sz w:val="20"/>
        </w:rPr>
        <w:t xml:space="preserve">re defined for masters and one table for manipulating the asset details. The relationships </w:t>
      </w:r>
      <w:r w:rsidR="007E355C">
        <w:t>a</w:t>
      </w:r>
      <w:r w:rsidR="007E355C" w:rsidRPr="00BA7BF8">
        <w:rPr>
          <w:sz w:val="20"/>
        </w:rPr>
        <w:t xml:space="preserve">re defined on the tables to maintain integrity and also to reduce redundancy. The relationships which </w:t>
      </w:r>
      <w:r w:rsidR="007E355C">
        <w:t>a</w:t>
      </w:r>
      <w:r w:rsidR="007E355C" w:rsidRPr="00BA7BF8">
        <w:rPr>
          <w:sz w:val="20"/>
        </w:rPr>
        <w:t>re defined on the database are:</w:t>
      </w:r>
    </w:p>
    <w:p w14:paraId="61C70846" w14:textId="77777777" w:rsidR="007E355C" w:rsidRPr="00BA7BF8" w:rsidRDefault="007E355C" w:rsidP="007E355C">
      <w:pPr>
        <w:rPr>
          <w:sz w:val="20"/>
        </w:rPr>
      </w:pPr>
      <w:r w:rsidRPr="00BA7BF8">
        <w:rPr>
          <w:sz w:val="20"/>
        </w:rPr>
        <w:t>One-to-One: Asset and Asset Service Provider have a one-to-one relationship e.g.: Asset has zero or one Asset Service Provider.</w:t>
      </w:r>
    </w:p>
    <w:p w14:paraId="2B955EAA" w14:textId="77777777" w:rsidR="007E355C" w:rsidRPr="00BA7BF8" w:rsidRDefault="007E355C" w:rsidP="007E355C">
      <w:pPr>
        <w:rPr>
          <w:sz w:val="20"/>
        </w:rPr>
      </w:pPr>
      <w:r w:rsidRPr="00BA7BF8">
        <w:rPr>
          <w:sz w:val="20"/>
        </w:rPr>
        <w:t>One-to-Many: Asset and Asset Groups have a one-to-many relationship e.g.: Many Assets can be associated with one Asset Group.</w:t>
      </w:r>
    </w:p>
    <w:p w14:paraId="1C5D758E" w14:textId="77777777" w:rsidR="007E355C" w:rsidRDefault="007E355C" w:rsidP="007E355C">
      <w:pPr>
        <w:rPr>
          <w:sz w:val="20"/>
        </w:rPr>
      </w:pPr>
      <w:r w:rsidRPr="00BA7BF8">
        <w:rPr>
          <w:sz w:val="20"/>
        </w:rPr>
        <w:t>Many-to-Many: Asset and Tag Type have a many-to-many relationship using Master table which includes Asset ID and Tag</w:t>
      </w:r>
      <w:r w:rsidR="00C83A25">
        <w:rPr>
          <w:sz w:val="20"/>
        </w:rPr>
        <w:t xml:space="preserve"> </w:t>
      </w:r>
      <w:r w:rsidRPr="00BA7BF8">
        <w:rPr>
          <w:sz w:val="20"/>
        </w:rPr>
        <w:t>Type ID. So one asset can join many tags and one tag also can have many a</w:t>
      </w:r>
      <w:r w:rsidR="00142B41">
        <w:rPr>
          <w:sz w:val="20"/>
        </w:rPr>
        <w:t>ssets.</w:t>
      </w:r>
    </w:p>
    <w:p w14:paraId="48737B3D" w14:textId="77777777" w:rsidR="00142B41" w:rsidRDefault="00142B41" w:rsidP="007E355C">
      <w:pPr>
        <w:rPr>
          <w:sz w:val="20"/>
        </w:rPr>
      </w:pPr>
    </w:p>
    <w:p w14:paraId="114BA4E9" w14:textId="77777777" w:rsidR="00142B41" w:rsidRPr="00BA7BF8" w:rsidRDefault="00142B41" w:rsidP="00142B41">
      <w:pPr>
        <w:rPr>
          <w:sz w:val="20"/>
        </w:rPr>
      </w:pPr>
      <w:r w:rsidRPr="00BA7BF8">
        <w:rPr>
          <w:sz w:val="20"/>
        </w:rPr>
        <w:t>The Entity Framework's ORM implementation provides services like change tracking, identity resolution, lazy loading, and query translation so that developers can focus on their application-specific business logic rather than the data access fundamentals.</w:t>
      </w:r>
    </w:p>
    <w:p w14:paraId="1E0238A4" w14:textId="77777777" w:rsidR="00C83A25" w:rsidRDefault="008325FB" w:rsidP="003B3EB6">
      <w:pPr>
        <w:jc w:val="center"/>
        <w:rPr>
          <w:sz w:val="20"/>
        </w:rPr>
      </w:pPr>
      <w:r>
        <w:rPr>
          <w:noProof/>
          <w:sz w:val="20"/>
          <w:lang w:val="en-US"/>
        </w:rPr>
        <w:drawing>
          <wp:inline distT="0" distB="0" distL="0" distR="0" wp14:anchorId="4B437542" wp14:editId="75F65272">
            <wp:extent cx="2877911" cy="2238375"/>
            <wp:effectExtent l="76200" t="38100" r="74930" b="104775"/>
            <wp:docPr id="60" name="Picture 60" descr="D:\paper\Pics_thesis\Table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aper\Pics_thesis\Table300.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2291" cy="2241782"/>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5643B5AE" w14:textId="77777777" w:rsidR="008325FB" w:rsidRDefault="008325FB" w:rsidP="003B3EB6">
      <w:pPr>
        <w:jc w:val="center"/>
        <w:rPr>
          <w:sz w:val="20"/>
        </w:rPr>
      </w:pPr>
    </w:p>
    <w:p w14:paraId="7E9DC6B3" w14:textId="77777777" w:rsidR="00C83A25" w:rsidRDefault="009E2AEA" w:rsidP="009E2AEA">
      <w:pPr>
        <w:jc w:val="center"/>
        <w:rPr>
          <w:i/>
          <w:sz w:val="20"/>
        </w:rPr>
      </w:pPr>
      <w:r w:rsidRPr="009E2AEA">
        <w:rPr>
          <w:b/>
          <w:sz w:val="20"/>
        </w:rPr>
        <w:t>Fig.</w:t>
      </w:r>
      <w:r w:rsidR="00142B41" w:rsidRPr="009E2AEA">
        <w:rPr>
          <w:b/>
          <w:sz w:val="20"/>
        </w:rPr>
        <w:t xml:space="preserve"> </w:t>
      </w:r>
      <w:r w:rsidRPr="009E2AEA">
        <w:rPr>
          <w:b/>
          <w:sz w:val="20"/>
        </w:rPr>
        <w:t>4:</w:t>
      </w:r>
      <w:r>
        <w:rPr>
          <w:sz w:val="20"/>
        </w:rPr>
        <w:t xml:space="preserve"> </w:t>
      </w:r>
      <w:r w:rsidRPr="009E2AEA">
        <w:rPr>
          <w:i/>
          <w:sz w:val="20"/>
        </w:rPr>
        <w:t>ER Model</w:t>
      </w:r>
    </w:p>
    <w:p w14:paraId="05DCAFDA" w14:textId="77777777" w:rsidR="00055D2F" w:rsidRDefault="00055D2F" w:rsidP="009E2AEA">
      <w:pPr>
        <w:jc w:val="center"/>
        <w:rPr>
          <w:sz w:val="20"/>
        </w:rPr>
      </w:pPr>
    </w:p>
    <w:p w14:paraId="7E52E42E" w14:textId="77777777" w:rsidR="0097672E" w:rsidRPr="0027292C" w:rsidRDefault="0097672E" w:rsidP="0097672E">
      <w:pPr>
        <w:rPr>
          <w:sz w:val="20"/>
        </w:rPr>
      </w:pPr>
      <w:r w:rsidRPr="0027292C">
        <w:rPr>
          <w:sz w:val="20"/>
        </w:rPr>
        <w:t>The location data of each asset is updated using web services. The web services are a gateway to interact with various devices and to support interoperability over a network. SOAP and REST are different architectures supported by web services. The output formats to return data are usually JSON and XML. The mobile or Garmin device is running on Android, IOS etc. The web application is built using .NET</w:t>
      </w:r>
      <w:r w:rsidR="005A4B79">
        <w:rPr>
          <w:sz w:val="20"/>
        </w:rPr>
        <w:t>,</w:t>
      </w:r>
      <w:r w:rsidRPr="0027292C">
        <w:rPr>
          <w:sz w:val="20"/>
        </w:rPr>
        <w:t xml:space="preserve"> so the data transfer happens using the web services. Any operation which </w:t>
      </w:r>
      <w:r w:rsidR="005A4B79">
        <w:rPr>
          <w:sz w:val="20"/>
        </w:rPr>
        <w:t>is</w:t>
      </w:r>
      <w:r w:rsidRPr="0027292C">
        <w:rPr>
          <w:sz w:val="20"/>
        </w:rPr>
        <w:t xml:space="preserve"> possible using the web application can be performed using a mobile application too. The location data of the assets are acquired by a mobile</w:t>
      </w:r>
      <w:r w:rsidR="005A4B79">
        <w:rPr>
          <w:sz w:val="20"/>
        </w:rPr>
        <w:t xml:space="preserve"> which</w:t>
      </w:r>
      <w:r w:rsidRPr="0027292C">
        <w:rPr>
          <w:sz w:val="20"/>
        </w:rPr>
        <w:t xml:space="preserve"> is transferred to the database using the web services. A unique URI define</w:t>
      </w:r>
      <w:r w:rsidR="005A4B79">
        <w:rPr>
          <w:sz w:val="20"/>
        </w:rPr>
        <w:t>s</w:t>
      </w:r>
      <w:r w:rsidRPr="0027292C">
        <w:rPr>
          <w:sz w:val="20"/>
        </w:rPr>
        <w:t xml:space="preserve"> the web </w:t>
      </w:r>
      <w:r w:rsidR="005A4B79">
        <w:rPr>
          <w:sz w:val="20"/>
        </w:rPr>
        <w:t xml:space="preserve">services: </w:t>
      </w:r>
      <w:r w:rsidRPr="0027292C">
        <w:rPr>
          <w:sz w:val="20"/>
        </w:rPr>
        <w:t xml:space="preserve">the client has to obtain the URI to discover the web service. The client device sends </w:t>
      </w:r>
      <w:r w:rsidRPr="0027292C">
        <w:rPr>
          <w:sz w:val="20"/>
        </w:rPr>
        <w:t>request or an XML message to consume web service's URI by using HTTP. The web service validates this request which has the description of its communication format and service functionality and calls the right function. It returns the output for the request in the format of either JSON or XML sometimes along with a response message. The architecture used here is SOAP which returns data in the format of XML. The XML format can be converted to JSON when required using functions</w:t>
      </w:r>
      <w:r w:rsidR="005A4B79">
        <w:rPr>
          <w:sz w:val="20"/>
        </w:rPr>
        <w:t>;</w:t>
      </w:r>
      <w:r w:rsidRPr="0027292C">
        <w:rPr>
          <w:sz w:val="20"/>
        </w:rPr>
        <w:t xml:space="preserve"> to make the consumption easier by the mobile device. If the mentioned service is unavailable, no data is</w:t>
      </w:r>
      <w:bookmarkStart w:id="4" w:name="page10"/>
      <w:bookmarkEnd w:id="4"/>
      <w:r w:rsidRPr="0027292C">
        <w:rPr>
          <w:sz w:val="20"/>
        </w:rPr>
        <w:t xml:space="preserve"> exchanged and there is no response to the client. So web services can make the web application platform independent. Since the cost of having a proprietary server is high the web services allow any user to communicate with the application.</w:t>
      </w:r>
    </w:p>
    <w:p w14:paraId="4D08BC6F" w14:textId="77777777" w:rsidR="0097672E" w:rsidRPr="0027292C" w:rsidRDefault="0097672E" w:rsidP="0097672E">
      <w:pPr>
        <w:rPr>
          <w:sz w:val="20"/>
        </w:rPr>
      </w:pPr>
    </w:p>
    <w:p w14:paraId="6331D4C0" w14:textId="77777777" w:rsidR="0097672E" w:rsidRDefault="0097672E" w:rsidP="0097672E">
      <w:pPr>
        <w:rPr>
          <w:sz w:val="20"/>
        </w:rPr>
      </w:pPr>
      <w:r w:rsidRPr="0027292C">
        <w:rPr>
          <w:sz w:val="20"/>
        </w:rPr>
        <w:t xml:space="preserve">The web services are written </w:t>
      </w:r>
      <w:r>
        <w:rPr>
          <w:sz w:val="20"/>
        </w:rPr>
        <w:t xml:space="preserve">in C# </w:t>
      </w:r>
      <w:r w:rsidRPr="0027292C">
        <w:rPr>
          <w:sz w:val="20"/>
        </w:rPr>
        <w:t>to make sure that the location is updated each hour. The advantage</w:t>
      </w:r>
      <w:r w:rsidR="005A4B79">
        <w:rPr>
          <w:sz w:val="20"/>
        </w:rPr>
        <w:t>s</w:t>
      </w:r>
      <w:r w:rsidRPr="0027292C">
        <w:rPr>
          <w:sz w:val="20"/>
        </w:rPr>
        <w:t xml:space="preserve"> of th</w:t>
      </w:r>
      <w:r w:rsidR="005A4B79">
        <w:rPr>
          <w:sz w:val="20"/>
        </w:rPr>
        <w:t>ese</w:t>
      </w:r>
      <w:r w:rsidRPr="0027292C">
        <w:rPr>
          <w:sz w:val="20"/>
        </w:rPr>
        <w:t xml:space="preserve"> web service</w:t>
      </w:r>
      <w:r w:rsidR="005A4B79">
        <w:rPr>
          <w:sz w:val="20"/>
        </w:rPr>
        <w:t>s are: they help</w:t>
      </w:r>
      <w:r w:rsidRPr="0027292C">
        <w:rPr>
          <w:sz w:val="20"/>
        </w:rPr>
        <w:t xml:space="preserve"> in making the application reach out to workers and any layman with a smart phone. It also helps in maintaining an updated database. All the operations which can be utilized using the web application have been made consumable by any device using these web services. Data addition and deletion can be performed using any device. The barriers of interaction are removed using this technology. Web services use standardized protocol for communication. The cost of internet is low for implementing web services.</w:t>
      </w:r>
    </w:p>
    <w:p w14:paraId="09BBAF35" w14:textId="77777777" w:rsidR="0097672E" w:rsidRDefault="0097672E" w:rsidP="007E355C">
      <w:pPr>
        <w:rPr>
          <w:sz w:val="20"/>
        </w:rPr>
      </w:pPr>
    </w:p>
    <w:p w14:paraId="003D357C" w14:textId="77777777" w:rsidR="007E355C" w:rsidRPr="00256CA2" w:rsidRDefault="007874C5" w:rsidP="007E355C">
      <w:pPr>
        <w:rPr>
          <w:sz w:val="20"/>
        </w:rPr>
      </w:pPr>
      <w:r>
        <w:rPr>
          <w:sz w:val="20"/>
        </w:rPr>
        <w:t>The framew</w:t>
      </w:r>
      <w:r w:rsidR="007E355C" w:rsidRPr="00BA7BF8">
        <w:rPr>
          <w:sz w:val="20"/>
        </w:rPr>
        <w:t xml:space="preserve">ork which has been used to create the logic tier is ASP.NET, a framework which is widely used for windows based applications and e-biz applications. The real time locations of the assets were inserted using the web forms which are connected to the application server using the web services. The other </w:t>
      </w:r>
      <w:r w:rsidR="007E355C">
        <w:t>parameters</w:t>
      </w:r>
      <w:r w:rsidR="007E355C" w:rsidRPr="00BA7BF8">
        <w:rPr>
          <w:sz w:val="20"/>
        </w:rPr>
        <w:t xml:space="preserve"> </w:t>
      </w:r>
      <w:r w:rsidR="007E355C">
        <w:t>are</w:t>
      </w:r>
      <w:r w:rsidR="007E355C" w:rsidRPr="00BA7BF8">
        <w:rPr>
          <w:sz w:val="20"/>
        </w:rPr>
        <w:t xml:space="preserve"> imported into the database. The application tier has the logic of the whole system where the CRUD operations can be performed along with manipulations on the asset data. The application tier was integrated with Google API to do spatial manipulations on the data. The Google map API was used in the system for having base map. The spatial manipulations were done using </w:t>
      </w:r>
      <w:r w:rsidR="007E355C" w:rsidRPr="00256CA2">
        <w:rPr>
          <w:sz w:val="20"/>
        </w:rPr>
        <w:t>JavaScript which is a dynamic, weakly typed, prototype-based and multi-paradigm language.</w:t>
      </w:r>
    </w:p>
    <w:p w14:paraId="4739967C" w14:textId="77777777" w:rsidR="0097672E" w:rsidRDefault="0097672E" w:rsidP="007E355C">
      <w:pPr>
        <w:rPr>
          <w:color w:val="222222"/>
          <w:sz w:val="20"/>
        </w:rPr>
      </w:pPr>
    </w:p>
    <w:p w14:paraId="074EF4FC" w14:textId="77777777" w:rsidR="0097672E" w:rsidRDefault="0097672E" w:rsidP="0097672E">
      <w:pPr>
        <w:pStyle w:val="ListParagraph"/>
        <w:ind w:left="360"/>
        <w:rPr>
          <w:b/>
          <w:sz w:val="20"/>
        </w:rPr>
      </w:pPr>
    </w:p>
    <w:p w14:paraId="7B19128D" w14:textId="77777777" w:rsidR="00292662" w:rsidRDefault="00292662" w:rsidP="0097672E">
      <w:pPr>
        <w:pStyle w:val="ListParagraph"/>
        <w:ind w:left="360"/>
        <w:rPr>
          <w:b/>
          <w:sz w:val="20"/>
        </w:rPr>
      </w:pPr>
    </w:p>
    <w:p w14:paraId="0BE9B578" w14:textId="77777777" w:rsidR="00292662" w:rsidRDefault="00292662" w:rsidP="0097672E">
      <w:pPr>
        <w:pStyle w:val="ListParagraph"/>
        <w:ind w:left="360"/>
        <w:rPr>
          <w:b/>
          <w:sz w:val="20"/>
        </w:rPr>
      </w:pPr>
    </w:p>
    <w:p w14:paraId="1FE37504" w14:textId="77777777" w:rsidR="00292662" w:rsidRDefault="00292662" w:rsidP="0097672E">
      <w:pPr>
        <w:pStyle w:val="ListParagraph"/>
        <w:ind w:left="360"/>
        <w:rPr>
          <w:b/>
          <w:sz w:val="20"/>
        </w:rPr>
      </w:pPr>
    </w:p>
    <w:p w14:paraId="740CEBAC" w14:textId="77777777" w:rsidR="00292662" w:rsidRDefault="00292662" w:rsidP="00292662">
      <w:pPr>
        <w:rPr>
          <w:b/>
          <w:sz w:val="20"/>
        </w:rPr>
      </w:pPr>
    </w:p>
    <w:p w14:paraId="2EBA21CB" w14:textId="77777777" w:rsidR="00292662" w:rsidRPr="00292662" w:rsidRDefault="00292662" w:rsidP="00292662">
      <w:pPr>
        <w:rPr>
          <w:b/>
          <w:sz w:val="20"/>
        </w:rPr>
      </w:pPr>
    </w:p>
    <w:p w14:paraId="35AF2969" w14:textId="77777777" w:rsidR="0097672E" w:rsidRDefault="0097672E" w:rsidP="0097672E">
      <w:pPr>
        <w:pStyle w:val="ListParagraph"/>
        <w:ind w:left="360"/>
        <w:rPr>
          <w:b/>
          <w:sz w:val="20"/>
        </w:rPr>
      </w:pPr>
    </w:p>
    <w:p w14:paraId="1BD4719F" w14:textId="77777777" w:rsidR="0097672E" w:rsidRDefault="0097672E" w:rsidP="0097672E">
      <w:pPr>
        <w:pStyle w:val="ListParagraph"/>
        <w:ind w:left="360"/>
        <w:rPr>
          <w:b/>
          <w:sz w:val="20"/>
        </w:rPr>
      </w:pPr>
    </w:p>
    <w:p w14:paraId="40179763" w14:textId="77777777" w:rsidR="0097672E" w:rsidRDefault="0097672E" w:rsidP="0097672E">
      <w:pPr>
        <w:pStyle w:val="ListParagraph"/>
        <w:ind w:left="360"/>
        <w:rPr>
          <w:b/>
          <w:sz w:val="20"/>
        </w:rPr>
      </w:pPr>
    </w:p>
    <w:p w14:paraId="64177466" w14:textId="77777777" w:rsidR="0097672E" w:rsidRDefault="0097672E" w:rsidP="0097672E">
      <w:pPr>
        <w:pStyle w:val="ListParagraph"/>
        <w:ind w:left="360"/>
        <w:rPr>
          <w:b/>
          <w:sz w:val="20"/>
        </w:rPr>
      </w:pPr>
    </w:p>
    <w:p w14:paraId="72D9592C" w14:textId="77777777" w:rsidR="0097672E" w:rsidRDefault="0097672E" w:rsidP="0097672E">
      <w:pPr>
        <w:pStyle w:val="ListParagraph"/>
        <w:ind w:left="360"/>
        <w:rPr>
          <w:b/>
          <w:sz w:val="20"/>
        </w:rPr>
      </w:pPr>
    </w:p>
    <w:p w14:paraId="173EF150" w14:textId="77777777" w:rsidR="0097672E" w:rsidRDefault="0097672E" w:rsidP="0097672E">
      <w:pPr>
        <w:pStyle w:val="ListParagraph"/>
        <w:ind w:left="360"/>
        <w:rPr>
          <w:b/>
          <w:sz w:val="20"/>
        </w:rPr>
      </w:pPr>
    </w:p>
    <w:p w14:paraId="64BC3525" w14:textId="77777777" w:rsidR="0097672E" w:rsidRDefault="0097672E" w:rsidP="0097672E">
      <w:pPr>
        <w:pStyle w:val="ListParagraph"/>
        <w:ind w:left="360"/>
        <w:rPr>
          <w:b/>
          <w:sz w:val="20"/>
        </w:rPr>
      </w:pPr>
    </w:p>
    <w:p w14:paraId="234FB74B" w14:textId="77777777" w:rsidR="0097672E" w:rsidRDefault="0064740D" w:rsidP="0097672E">
      <w:pPr>
        <w:pStyle w:val="ListParagraph"/>
        <w:ind w:left="360"/>
        <w:rPr>
          <w:b/>
          <w:sz w:val="20"/>
        </w:rPr>
      </w:pPr>
      <w:r>
        <w:rPr>
          <w:noProof/>
          <w:sz w:val="20"/>
          <w:lang w:val="en-US"/>
        </w:rPr>
        <w:lastRenderedPageBreak/>
        <mc:AlternateContent>
          <mc:Choice Requires="wpg">
            <w:drawing>
              <wp:anchor distT="0" distB="0" distL="114300" distR="114300" simplePos="0" relativeHeight="251663360" behindDoc="0" locked="0" layoutInCell="1" allowOverlap="1" wp14:anchorId="05C5C7B8" wp14:editId="0F8B8B54">
                <wp:simplePos x="0" y="0"/>
                <wp:positionH relativeFrom="column">
                  <wp:posOffset>88265</wp:posOffset>
                </wp:positionH>
                <wp:positionV relativeFrom="paragraph">
                  <wp:posOffset>-471170</wp:posOffset>
                </wp:positionV>
                <wp:extent cx="2757805" cy="5753735"/>
                <wp:effectExtent l="0" t="0" r="23495" b="18415"/>
                <wp:wrapNone/>
                <wp:docPr id="7" name="Group 7"/>
                <wp:cNvGraphicFramePr/>
                <a:graphic xmlns:a="http://schemas.openxmlformats.org/drawingml/2006/main">
                  <a:graphicData uri="http://schemas.microsoft.com/office/word/2010/wordprocessingGroup">
                    <wpg:wgp>
                      <wpg:cNvGrpSpPr/>
                      <wpg:grpSpPr>
                        <a:xfrm>
                          <a:off x="0" y="0"/>
                          <a:ext cx="2757805" cy="5753735"/>
                          <a:chOff x="0" y="0"/>
                          <a:chExt cx="2757933" cy="5754215"/>
                        </a:xfrm>
                      </wpg:grpSpPr>
                      <wps:wsp>
                        <wps:cNvPr id="201" name="Down Arrow 201"/>
                        <wps:cNvSpPr/>
                        <wps:spPr>
                          <a:xfrm>
                            <a:off x="199784" y="1498387"/>
                            <a:ext cx="161290" cy="170815"/>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Down Arrow 205"/>
                        <wps:cNvSpPr/>
                        <wps:spPr>
                          <a:xfrm flipV="1">
                            <a:off x="2420470" y="1498387"/>
                            <a:ext cx="161290" cy="175260"/>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 name="Group 3"/>
                        <wpg:cNvGrpSpPr/>
                        <wpg:grpSpPr>
                          <a:xfrm>
                            <a:off x="0" y="0"/>
                            <a:ext cx="2757933" cy="5754215"/>
                            <a:chOff x="0" y="0"/>
                            <a:chExt cx="2757933" cy="5754215"/>
                          </a:xfrm>
                        </wpg:grpSpPr>
                        <wpg:grpSp>
                          <wpg:cNvPr id="204" name="Group 204"/>
                          <wpg:cNvGrpSpPr/>
                          <wpg:grpSpPr>
                            <a:xfrm>
                              <a:off x="15368" y="0"/>
                              <a:ext cx="2742565" cy="4887792"/>
                              <a:chOff x="0" y="0"/>
                              <a:chExt cx="2742565" cy="4887792"/>
                            </a:xfrm>
                          </wpg:grpSpPr>
                          <wps:wsp>
                            <wps:cNvPr id="4" name="Rectangle 4"/>
                            <wps:cNvSpPr/>
                            <wps:spPr>
                              <a:xfrm>
                                <a:off x="0" y="474785"/>
                                <a:ext cx="2741885" cy="1009641"/>
                              </a:xfrm>
                              <a:prstGeom prst="rect">
                                <a:avLst/>
                              </a:prstGeom>
                              <a:ln w="1905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14300" y="879231"/>
                                <a:ext cx="2504955" cy="234500"/>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48038CD2" w14:textId="77777777" w:rsidR="00F73A03" w:rsidRPr="000C6415" w:rsidRDefault="00F73A03" w:rsidP="0097672E">
                                  <w:pPr>
                                    <w:jc w:val="center"/>
                                    <w:rPr>
                                      <w:sz w:val="20"/>
                                    </w:rPr>
                                  </w:pPr>
                                  <w:r w:rsidRPr="000C6415">
                                    <w:rPr>
                                      <w:sz w:val="20"/>
                                    </w:rPr>
                                    <w:t>Master Transaction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5169" y="835270"/>
                                <a:ext cx="2660913" cy="602712"/>
                              </a:xfrm>
                              <a:prstGeom prst="rect">
                                <a:avLst/>
                              </a:prstGeom>
                              <a:noFill/>
                              <a:ln w="19050">
                                <a:solidFill>
                                  <a:srgbClr val="FF000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Down Arrow 20"/>
                            <wps:cNvSpPr/>
                            <wps:spPr>
                              <a:xfrm>
                                <a:off x="1292469" y="289038"/>
                                <a:ext cx="161905" cy="170800"/>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14300" y="518747"/>
                                <a:ext cx="2505723" cy="267651"/>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934F3EA" w14:textId="77777777" w:rsidR="00F73A03" w:rsidRPr="001A08FD" w:rsidRDefault="00F73A03" w:rsidP="0097672E">
                                  <w:pPr>
                                    <w:pStyle w:val="NormalWeb"/>
                                    <w:tabs>
                                      <w:tab w:val="left" w:pos="1134"/>
                                    </w:tabs>
                                    <w:spacing w:before="0" w:beforeAutospacing="0" w:after="0" w:afterAutospacing="0"/>
                                    <w:jc w:val="center"/>
                                    <w:rPr>
                                      <w:b/>
                                      <w:sz w:val="20"/>
                                      <w:szCs w:val="20"/>
                                    </w:rPr>
                                  </w:pPr>
                                  <w:r w:rsidRPr="001A08FD">
                                    <w:rPr>
                                      <w:b/>
                                      <w:sz w:val="20"/>
                                      <w:szCs w:val="20"/>
                                      <w:lang w:val="en-GB"/>
                                    </w:rPr>
                                    <w:t>Database Management Sy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351692" y="0"/>
                                <a:ext cx="2048891" cy="275226"/>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561D5115" w14:textId="77777777" w:rsidR="00F73A03" w:rsidRPr="00EB053F" w:rsidRDefault="00F73A03" w:rsidP="0097672E">
                                  <w:pPr>
                                    <w:pStyle w:val="NormalWeb"/>
                                    <w:tabs>
                                      <w:tab w:val="left" w:pos="1134"/>
                                    </w:tabs>
                                    <w:spacing w:before="0" w:beforeAutospacing="0" w:after="0" w:afterAutospacing="0"/>
                                    <w:jc w:val="center"/>
                                    <w:rPr>
                                      <w:sz w:val="28"/>
                                    </w:rPr>
                                  </w:pPr>
                                  <w:r w:rsidRPr="00EB053F">
                                    <w:rPr>
                                      <w:b/>
                                      <w:bCs/>
                                      <w:sz w:val="20"/>
                                      <w:szCs w:val="18"/>
                                      <w:lang w:val="en-GB"/>
                                    </w:rPr>
                                    <w:t>DATA</w:t>
                                  </w:r>
                                  <w:r>
                                    <w:rPr>
                                      <w:b/>
                                      <w:bCs/>
                                      <w:sz w:val="20"/>
                                      <w:szCs w:val="18"/>
                                      <w:lang w:val="en-GB"/>
                                    </w:rPr>
                                    <w:t xml:space="preserve">: </w:t>
                                  </w:r>
                                  <w:r>
                                    <w:rPr>
                                      <w:b/>
                                      <w:sz w:val="20"/>
                                    </w:rPr>
                                    <w:t>SQ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ctangle 196"/>
                            <wps:cNvSpPr/>
                            <wps:spPr>
                              <a:xfrm>
                                <a:off x="114300" y="1160585"/>
                                <a:ext cx="2504440" cy="234307"/>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0226B76C" w14:textId="77777777" w:rsidR="00F73A03" w:rsidRPr="000C6415" w:rsidRDefault="00F73A03" w:rsidP="0097672E">
                                  <w:pPr>
                                    <w:jc w:val="center"/>
                                    <w:rPr>
                                      <w:sz w:val="20"/>
                                    </w:rPr>
                                  </w:pPr>
                                  <w:r>
                                    <w:rPr>
                                      <w:sz w:val="20"/>
                                    </w:rPr>
                                    <w:t>Relationship and Database Model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8" name="Group 198"/>
                            <wpg:cNvGrpSpPr/>
                            <wpg:grpSpPr>
                              <a:xfrm>
                                <a:off x="0" y="2347547"/>
                                <a:ext cx="2742565" cy="2540245"/>
                                <a:chOff x="0" y="-17698"/>
                                <a:chExt cx="2742565" cy="2540333"/>
                              </a:xfrm>
                            </wpg:grpSpPr>
                            <wps:wsp>
                              <wps:cNvPr id="6" name="Rectangle 6"/>
                              <wps:cNvSpPr/>
                              <wps:spPr>
                                <a:xfrm>
                                  <a:off x="0" y="167054"/>
                                  <a:ext cx="2742565" cy="2355581"/>
                                </a:xfrm>
                                <a:prstGeom prst="rect">
                                  <a:avLst/>
                                </a:prstGeom>
                                <a:ln w="19050">
                                  <a:prstDash val="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Down Arrow 19"/>
                              <wps:cNvSpPr/>
                              <wps:spPr>
                                <a:xfrm>
                                  <a:off x="189786" y="-17698"/>
                                  <a:ext cx="161906" cy="171440"/>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764931" y="518747"/>
                                  <a:ext cx="1593560" cy="710130"/>
                                </a:xfrm>
                                <a:prstGeom prst="rect">
                                  <a:avLst/>
                                </a:prstGeom>
                                <a:ln w="19050">
                                  <a:solidFill>
                                    <a:srgbClr val="FF0000"/>
                                  </a:solidFill>
                                </a:ln>
                              </wps:spPr>
                              <wps:style>
                                <a:lnRef idx="2">
                                  <a:schemeClr val="dk1"/>
                                </a:lnRef>
                                <a:fillRef idx="1">
                                  <a:schemeClr val="lt1"/>
                                </a:fillRef>
                                <a:effectRef idx="0">
                                  <a:schemeClr val="dk1"/>
                                </a:effectRef>
                                <a:fontRef idx="minor">
                                  <a:schemeClr val="dk1"/>
                                </a:fontRef>
                              </wps:style>
                              <wps:txbx>
                                <w:txbxContent>
                                  <w:p w14:paraId="0DA455EE" w14:textId="77777777" w:rsidR="00F73A03" w:rsidRPr="00A6481D" w:rsidRDefault="00F73A03" w:rsidP="0097672E">
                                    <w:pPr>
                                      <w:pStyle w:val="ListParagraph"/>
                                      <w:numPr>
                                        <w:ilvl w:val="0"/>
                                        <w:numId w:val="5"/>
                                      </w:numPr>
                                      <w:ind w:left="360" w:hanging="270"/>
                                      <w:jc w:val="left"/>
                                      <w:rPr>
                                        <w:sz w:val="20"/>
                                      </w:rPr>
                                    </w:pPr>
                                    <w:r>
                                      <w:rPr>
                                        <w:sz w:val="20"/>
                                      </w:rPr>
                                      <w:t>Masters Data</w:t>
                                    </w:r>
                                  </w:p>
                                  <w:p w14:paraId="74815497" w14:textId="77777777" w:rsidR="00F73A03" w:rsidRPr="00A6481D" w:rsidRDefault="00F73A03" w:rsidP="0097672E">
                                    <w:pPr>
                                      <w:pStyle w:val="ListParagraph"/>
                                      <w:numPr>
                                        <w:ilvl w:val="0"/>
                                        <w:numId w:val="5"/>
                                      </w:numPr>
                                      <w:ind w:left="360" w:hanging="270"/>
                                      <w:jc w:val="left"/>
                                      <w:rPr>
                                        <w:sz w:val="20"/>
                                      </w:rPr>
                                    </w:pPr>
                                    <w:r>
                                      <w:rPr>
                                        <w:sz w:val="20"/>
                                      </w:rPr>
                                      <w:t>Asset Data</w:t>
                                    </w:r>
                                  </w:p>
                                  <w:p w14:paraId="2097097D" w14:textId="77777777" w:rsidR="00F73A03" w:rsidRPr="00A6481D" w:rsidRDefault="00F73A03" w:rsidP="0097672E">
                                    <w:pPr>
                                      <w:pStyle w:val="ListParagraph"/>
                                      <w:numPr>
                                        <w:ilvl w:val="0"/>
                                        <w:numId w:val="5"/>
                                      </w:numPr>
                                      <w:ind w:left="360" w:hanging="270"/>
                                      <w:jc w:val="left"/>
                                      <w:rPr>
                                        <w:sz w:val="20"/>
                                      </w:rPr>
                                    </w:pPr>
                                    <w:r>
                                      <w:rPr>
                                        <w:sz w:val="20"/>
                                      </w:rPr>
                                      <w:t>User Input Valid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764931" y="1292469"/>
                                  <a:ext cx="1593245" cy="1160751"/>
                                </a:xfrm>
                                <a:prstGeom prst="rect">
                                  <a:avLst/>
                                </a:prstGeom>
                                <a:ln w="19050">
                                  <a:solidFill>
                                    <a:srgbClr val="FF0000"/>
                                  </a:solidFill>
                                </a:ln>
                              </wps:spPr>
                              <wps:style>
                                <a:lnRef idx="2">
                                  <a:schemeClr val="dk1"/>
                                </a:lnRef>
                                <a:fillRef idx="1">
                                  <a:schemeClr val="lt1"/>
                                </a:fillRef>
                                <a:effectRef idx="0">
                                  <a:schemeClr val="dk1"/>
                                </a:effectRef>
                                <a:fontRef idx="minor">
                                  <a:schemeClr val="dk1"/>
                                </a:fontRef>
                              </wps:style>
                              <wps:txbx>
                                <w:txbxContent>
                                  <w:p w14:paraId="6ED860C1" w14:textId="77777777" w:rsidR="00F73A03" w:rsidRPr="00A6481D" w:rsidRDefault="00F73A03" w:rsidP="0097672E">
                                    <w:pPr>
                                      <w:pStyle w:val="ListParagraph"/>
                                      <w:numPr>
                                        <w:ilvl w:val="0"/>
                                        <w:numId w:val="6"/>
                                      </w:numPr>
                                      <w:ind w:left="360" w:hanging="270"/>
                                      <w:rPr>
                                        <w:sz w:val="20"/>
                                      </w:rPr>
                                    </w:pPr>
                                    <w:r>
                                      <w:rPr>
                                        <w:sz w:val="20"/>
                                      </w:rPr>
                                      <w:t>Filtering</w:t>
                                    </w:r>
                                  </w:p>
                                  <w:p w14:paraId="7E04CC2A" w14:textId="77777777" w:rsidR="00F73A03" w:rsidRDefault="00F73A03" w:rsidP="0097672E">
                                    <w:pPr>
                                      <w:pStyle w:val="ListParagraph"/>
                                      <w:numPr>
                                        <w:ilvl w:val="0"/>
                                        <w:numId w:val="6"/>
                                      </w:numPr>
                                      <w:ind w:left="360" w:hanging="270"/>
                                      <w:rPr>
                                        <w:sz w:val="20"/>
                                      </w:rPr>
                                    </w:pPr>
                                    <w:r w:rsidRPr="00A6481D">
                                      <w:rPr>
                                        <w:sz w:val="20"/>
                                      </w:rPr>
                                      <w:t>Real Time Auditing</w:t>
                                    </w:r>
                                  </w:p>
                                  <w:p w14:paraId="1919516F" w14:textId="77777777" w:rsidR="00F73A03" w:rsidRPr="00E96AA6" w:rsidRDefault="00F73A03" w:rsidP="0097672E">
                                    <w:pPr>
                                      <w:pStyle w:val="ListParagraph"/>
                                      <w:numPr>
                                        <w:ilvl w:val="0"/>
                                        <w:numId w:val="6"/>
                                      </w:numPr>
                                      <w:ind w:left="360" w:hanging="270"/>
                                      <w:rPr>
                                        <w:sz w:val="20"/>
                                      </w:rPr>
                                    </w:pPr>
                                    <w:r w:rsidRPr="00A6481D">
                                      <w:rPr>
                                        <w:sz w:val="20"/>
                                      </w:rPr>
                                      <w:t>Nearest Replacement</w:t>
                                    </w:r>
                                  </w:p>
                                  <w:p w14:paraId="7B55D1A2" w14:textId="77777777" w:rsidR="00F73A03" w:rsidRDefault="00F73A03" w:rsidP="0097672E">
                                    <w:pPr>
                                      <w:pStyle w:val="ListParagraph"/>
                                      <w:numPr>
                                        <w:ilvl w:val="0"/>
                                        <w:numId w:val="6"/>
                                      </w:numPr>
                                      <w:ind w:left="360" w:hanging="270"/>
                                      <w:rPr>
                                        <w:sz w:val="20"/>
                                      </w:rPr>
                                    </w:pPr>
                                    <w:r w:rsidRPr="00E96AA6">
                                      <w:rPr>
                                        <w:sz w:val="20"/>
                                      </w:rPr>
                                      <w:t xml:space="preserve">Scheduling </w:t>
                                    </w:r>
                                  </w:p>
                                  <w:p w14:paraId="26582A8A" w14:textId="77777777" w:rsidR="00F73A03" w:rsidRPr="00E96AA6" w:rsidRDefault="00F73A03" w:rsidP="0097672E">
                                    <w:pPr>
                                      <w:pStyle w:val="ListParagraph"/>
                                      <w:numPr>
                                        <w:ilvl w:val="0"/>
                                        <w:numId w:val="6"/>
                                      </w:numPr>
                                      <w:ind w:left="360" w:hanging="270"/>
                                      <w:rPr>
                                        <w:sz w:val="20"/>
                                      </w:rPr>
                                    </w:pPr>
                                    <w:r w:rsidRPr="00E96AA6">
                                      <w:rPr>
                                        <w:sz w:val="20"/>
                                      </w:rPr>
                                      <w:t>History of Asset</w:t>
                                    </w:r>
                                  </w:p>
                                  <w:p w14:paraId="1F64BF2F" w14:textId="77777777" w:rsidR="00F73A03" w:rsidRPr="00A6481D" w:rsidRDefault="00F73A03" w:rsidP="0097672E">
                                    <w:pPr>
                                      <w:pStyle w:val="ListParagraph"/>
                                      <w:numPr>
                                        <w:ilvl w:val="0"/>
                                        <w:numId w:val="6"/>
                                      </w:numPr>
                                      <w:ind w:left="360" w:hanging="270"/>
                                      <w:rPr>
                                        <w:sz w:val="20"/>
                                      </w:rPr>
                                    </w:pPr>
                                    <w:r w:rsidRPr="00A6481D">
                                      <w:rPr>
                                        <w:sz w:val="20"/>
                                      </w:rPr>
                                      <w:t>Reporting</w:t>
                                    </w:r>
                                  </w:p>
                                  <w:p w14:paraId="770739C0" w14:textId="77777777" w:rsidR="00F73A03" w:rsidRPr="00E96AA6" w:rsidRDefault="00F73A03" w:rsidP="0097672E">
                                    <w:pPr>
                                      <w:pStyle w:val="ListParagraph"/>
                                      <w:numPr>
                                        <w:ilvl w:val="0"/>
                                        <w:numId w:val="6"/>
                                      </w:numPr>
                                      <w:ind w:left="360" w:hanging="270"/>
                                      <w:rPr>
                                        <w:sz w:val="20"/>
                                      </w:rPr>
                                    </w:pPr>
                                    <w:r>
                                      <w:rPr>
                                        <w:sz w:val="20"/>
                                      </w:rPr>
                                      <w:t>Decision Sy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Rectangle 27"/>
                              <wps:cNvSpPr/>
                              <wps:spPr>
                                <a:xfrm rot="16200000">
                                  <a:off x="249952" y="705548"/>
                                  <a:ext cx="714304" cy="340484"/>
                                </a:xfrm>
                                <a:prstGeom prst="rect">
                                  <a:avLst/>
                                </a:prstGeom>
                                <a:ln w="19050">
                                  <a:solidFill>
                                    <a:srgbClr val="0070C0"/>
                                  </a:solidFill>
                                </a:ln>
                              </wps:spPr>
                              <wps:style>
                                <a:lnRef idx="2">
                                  <a:schemeClr val="dk1"/>
                                </a:lnRef>
                                <a:fillRef idx="1">
                                  <a:schemeClr val="lt1"/>
                                </a:fillRef>
                                <a:effectRef idx="0">
                                  <a:schemeClr val="dk1"/>
                                </a:effectRef>
                                <a:fontRef idx="minor">
                                  <a:schemeClr val="dk1"/>
                                </a:fontRef>
                              </wps:style>
                              <wps:txbx>
                                <w:txbxContent>
                                  <w:p w14:paraId="7A3D9856" w14:textId="77777777" w:rsidR="00F73A03" w:rsidRPr="00A6481D" w:rsidRDefault="00F73A03" w:rsidP="0097672E">
                                    <w:pPr>
                                      <w:pStyle w:val="NormalWeb"/>
                                      <w:tabs>
                                        <w:tab w:val="left" w:pos="1134"/>
                                      </w:tabs>
                                      <w:spacing w:before="0" w:beforeAutospacing="0" w:after="0" w:afterAutospacing="0"/>
                                      <w:jc w:val="center"/>
                                      <w:rPr>
                                        <w:b/>
                                        <w:sz w:val="20"/>
                                        <w:szCs w:val="20"/>
                                      </w:rPr>
                                    </w:pPr>
                                    <w:r w:rsidRPr="00A6481D">
                                      <w:rPr>
                                        <w:b/>
                                        <w:sz w:val="20"/>
                                        <w:szCs w:val="20"/>
                                      </w:rPr>
                                      <w:t xml:space="preserve">C#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Rectangle 28"/>
                              <wps:cNvSpPr/>
                              <wps:spPr>
                                <a:xfrm rot="16200000">
                                  <a:off x="23462" y="1701312"/>
                                  <a:ext cx="1160751" cy="340416"/>
                                </a:xfrm>
                                <a:prstGeom prst="rect">
                                  <a:avLst/>
                                </a:prstGeom>
                                <a:ln w="19050">
                                  <a:solidFill>
                                    <a:srgbClr val="0070C0"/>
                                  </a:solidFill>
                                </a:ln>
                              </wps:spPr>
                              <wps:style>
                                <a:lnRef idx="2">
                                  <a:schemeClr val="dk1"/>
                                </a:lnRef>
                                <a:fillRef idx="1">
                                  <a:schemeClr val="lt1"/>
                                </a:fillRef>
                                <a:effectRef idx="0">
                                  <a:schemeClr val="dk1"/>
                                </a:effectRef>
                                <a:fontRef idx="minor">
                                  <a:schemeClr val="dk1"/>
                                </a:fontRef>
                              </wps:style>
                              <wps:txbx>
                                <w:txbxContent>
                                  <w:p w14:paraId="26FF73D6" w14:textId="77777777" w:rsidR="00F73A03" w:rsidRPr="00E96AA6" w:rsidRDefault="00F73A03" w:rsidP="0097672E">
                                    <w:pPr>
                                      <w:pStyle w:val="NormalWeb"/>
                                      <w:tabs>
                                        <w:tab w:val="left" w:pos="1134"/>
                                      </w:tabs>
                                      <w:spacing w:before="0" w:beforeAutospacing="0" w:after="0" w:afterAutospacing="0"/>
                                      <w:jc w:val="center"/>
                                      <w:rPr>
                                        <w:b/>
                                        <w:sz w:val="20"/>
                                        <w:szCs w:val="20"/>
                                      </w:rPr>
                                    </w:pPr>
                                    <w:r>
                                      <w:rPr>
                                        <w:b/>
                                        <w:sz w:val="20"/>
                                        <w:szCs w:val="20"/>
                                      </w:rPr>
                                      <w:t>JavaScript, Ajax</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ctangle 197"/>
                              <wps:cNvSpPr/>
                              <wps:spPr>
                                <a:xfrm>
                                  <a:off x="114300" y="211016"/>
                                  <a:ext cx="2505075" cy="26733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246AE25F" w14:textId="77777777" w:rsidR="00F73A03" w:rsidRPr="001A08FD" w:rsidRDefault="00F73A03" w:rsidP="0097672E">
                                    <w:pPr>
                                      <w:pStyle w:val="NormalWeb"/>
                                      <w:tabs>
                                        <w:tab w:val="left" w:pos="1134"/>
                                      </w:tabs>
                                      <w:spacing w:before="0" w:beforeAutospacing="0" w:after="0" w:afterAutospacing="0"/>
                                      <w:jc w:val="center"/>
                                      <w:rPr>
                                        <w:b/>
                                        <w:sz w:val="20"/>
                                        <w:szCs w:val="20"/>
                                      </w:rPr>
                                    </w:pPr>
                                    <w:r>
                                      <w:rPr>
                                        <w:b/>
                                        <w:sz w:val="20"/>
                                        <w:szCs w:val="20"/>
                                        <w:lang w:val="en-GB"/>
                                      </w:rPr>
                                      <w:t>CRUD Operations and Spatial Analy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00" name="Rectangle 200"/>
                            <wps:cNvSpPr/>
                            <wps:spPr>
                              <a:xfrm>
                                <a:off x="0" y="1679331"/>
                                <a:ext cx="2742565" cy="668020"/>
                              </a:xfrm>
                              <a:prstGeom prst="rect">
                                <a:avLst/>
                              </a:prstGeom>
                              <a:ln w="1905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114300" y="1776047"/>
                                <a:ext cx="2505075" cy="465992"/>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122CA13B" w14:textId="77777777" w:rsidR="00F73A03" w:rsidRPr="001A08FD" w:rsidRDefault="00F73A03" w:rsidP="0097672E">
                                  <w:pPr>
                                    <w:pStyle w:val="NormalWeb"/>
                                    <w:tabs>
                                      <w:tab w:val="left" w:pos="1134"/>
                                    </w:tabs>
                                    <w:spacing w:before="0" w:beforeAutospacing="0" w:after="0" w:afterAutospacing="0"/>
                                    <w:jc w:val="center"/>
                                    <w:rPr>
                                      <w:b/>
                                      <w:sz w:val="20"/>
                                      <w:szCs w:val="20"/>
                                    </w:rPr>
                                  </w:pPr>
                                  <w:r>
                                    <w:rPr>
                                      <w:b/>
                                      <w:sz w:val="20"/>
                                      <w:szCs w:val="20"/>
                                      <w:lang w:val="en-GB"/>
                                    </w:rPr>
                                    <w:t>All Devices interact with the database using Web Services in XML forma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03" name="Down Arrow 203"/>
                          <wps:cNvSpPr/>
                          <wps:spPr>
                            <a:xfrm flipV="1">
                              <a:off x="2412786" y="2351314"/>
                              <a:ext cx="161290" cy="175260"/>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0" y="5086830"/>
                              <a:ext cx="2742565" cy="667385"/>
                            </a:xfrm>
                            <a:prstGeom prst="rect">
                              <a:avLst/>
                            </a:prstGeom>
                            <a:ln w="19050">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122944" y="5179039"/>
                              <a:ext cx="2505075" cy="465455"/>
                            </a:xfrm>
                            <a:prstGeom prst="rect">
                              <a:avLst/>
                            </a:prstGeom>
                            <a:ln w="19050"/>
                          </wps:spPr>
                          <wps:style>
                            <a:lnRef idx="2">
                              <a:schemeClr val="dk1"/>
                            </a:lnRef>
                            <a:fillRef idx="1">
                              <a:schemeClr val="lt1"/>
                            </a:fillRef>
                            <a:effectRef idx="0">
                              <a:schemeClr val="dk1"/>
                            </a:effectRef>
                            <a:fontRef idx="minor">
                              <a:schemeClr val="dk1"/>
                            </a:fontRef>
                          </wps:style>
                          <wps:txbx>
                            <w:txbxContent>
                              <w:p w14:paraId="7E6B8486" w14:textId="77777777" w:rsidR="00F73A03" w:rsidRPr="001A08FD" w:rsidRDefault="00F73A03" w:rsidP="0097672E">
                                <w:pPr>
                                  <w:pStyle w:val="NormalWeb"/>
                                  <w:tabs>
                                    <w:tab w:val="left" w:pos="1134"/>
                                  </w:tabs>
                                  <w:spacing w:before="0" w:beforeAutospacing="0" w:after="0" w:afterAutospacing="0"/>
                                  <w:jc w:val="center"/>
                                  <w:rPr>
                                    <w:b/>
                                    <w:sz w:val="20"/>
                                    <w:szCs w:val="20"/>
                                  </w:rPr>
                                </w:pPr>
                                <w:r>
                                  <w:rPr>
                                    <w:b/>
                                    <w:sz w:val="20"/>
                                    <w:szCs w:val="20"/>
                                    <w:lang w:val="en-GB"/>
                                  </w:rPr>
                                  <w:t>Web Forms to exchange Data: Bootstrap, HTML 5.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Down Arrow 209"/>
                          <wps:cNvSpPr/>
                          <wps:spPr>
                            <a:xfrm>
                              <a:off x="222837" y="4902413"/>
                              <a:ext cx="161290" cy="170815"/>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Down Arrow 210"/>
                          <wps:cNvSpPr/>
                          <wps:spPr>
                            <a:xfrm flipV="1">
                              <a:off x="2443522" y="4902413"/>
                              <a:ext cx="161290" cy="175260"/>
                            </a:xfrm>
                            <a:prstGeom prst="downArrow">
                              <a:avLst/>
                            </a:prstGeom>
                            <a:ln w="1905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05C5C7B8" id="Group 7" o:spid="_x0000_s1053" style="position:absolute;left:0;text-align:left;margin-left:6.95pt;margin-top:-37.1pt;width:217.15pt;height:453.05pt;z-index:251663360" coordsize="27579,57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">
                <v:shape id="Down Arrow 201" o:spid="_x0000_s1054" type="#_x0000_t67" style="position:absolute;left:1997;top:14983;width:1613;height:17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" adj="11402" fillcolor="black [3200]" strokecolor="black [1600]" strokeweight="1.5pt"/>
                <v:shape id="Down Arrow 205" o:spid="_x0000_s1055" type="#_x0000_t67" style="position:absolute;left:24204;top:14983;width:1613;height:1753;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" adj="11661" fillcolor="black [3200]" strokecolor="black [1600]" strokeweight="1.5pt"/>
                <v:group id="Group 3" o:spid="_x0000_s1056" style="position:absolute;width:27579;height:57542" coordsize="27579,57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204" o:spid="_x0000_s1057" style="position:absolute;left:153;width:27426;height:48877" coordsize="27425,48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rect id="Rectangle 4" o:spid="_x0000_s1058" style="position:absolute;top:4747;width:27418;height:10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" fillcolor="white [3201]" strokecolor="black [3200]" strokeweight="1.5pt">
                      <v:stroke dashstyle="dash"/>
                    </v:rect>
                    <v:rect id="Rectangle 8" o:spid="_x0000_s1059" style="position:absolute;left:1143;top:8792;width:25049;height:23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" fillcolor="white [3201]" strokecolor="black [3200]" strokeweight="1.5pt">
                      <v:textbox>
                        <w:txbxContent>
                          <w:p w14:paraId="48038CD2" w14:textId="77777777" w:rsidR="00F73A03" w:rsidRPr="000C6415" w:rsidRDefault="00F73A03" w:rsidP="0097672E">
                            <w:pPr>
                              <w:jc w:val="center"/>
                              <w:rPr>
                                <w:sz w:val="20"/>
                              </w:rPr>
                            </w:pPr>
                            <w:r w:rsidRPr="000C6415">
                              <w:rPr>
                                <w:sz w:val="20"/>
                              </w:rPr>
                              <w:t>Master Transaction Selection</w:t>
                            </w:r>
                          </w:p>
                        </w:txbxContent>
                      </v:textbox>
                    </v:rect>
                    <v:rect id="Rectangle 15" o:spid="_x0000_s1060" style="position:absolute;left:351;top:8352;width:26609;height:6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" filled="f" strokecolor="red" strokeweight="1.5pt"/>
                    <v:shape id="Down Arrow 20" o:spid="_x0000_s1061" type="#_x0000_t67" style="position:absolute;left:12924;top:2890;width:1619;height:1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" adj="11362" fillcolor="black [3200]" strokecolor="black [1600]" strokeweight="1.5pt"/>
                    <v:rect id="Rectangle 23" o:spid="_x0000_s1062" style="position:absolute;left:1143;top:5187;width:25057;height:2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" fillcolor="white [3201]" strokecolor="black [3200]" strokeweight="1.5pt">
                      <v:textbox>
                        <w:txbxContent>
                          <w:p w14:paraId="2934F3EA" w14:textId="77777777" w:rsidR="00F73A03" w:rsidRPr="001A08FD" w:rsidRDefault="00F73A03" w:rsidP="0097672E">
                            <w:pPr>
                              <w:pStyle w:val="NormalWeb"/>
                              <w:tabs>
                                <w:tab w:val="left" w:pos="1134"/>
                              </w:tabs>
                              <w:spacing w:before="0" w:beforeAutospacing="0" w:after="0" w:afterAutospacing="0"/>
                              <w:jc w:val="center"/>
                              <w:rPr>
                                <w:b/>
                                <w:sz w:val="20"/>
                                <w:szCs w:val="20"/>
                              </w:rPr>
                            </w:pPr>
                            <w:r w:rsidRPr="001A08FD">
                              <w:rPr>
                                <w:b/>
                                <w:sz w:val="20"/>
                                <w:szCs w:val="20"/>
                                <w:lang w:val="en-GB"/>
                              </w:rPr>
                              <w:t>Database Management System</w:t>
                            </w:r>
                          </w:p>
                        </w:txbxContent>
                      </v:textbox>
                    </v:rect>
                    <v:rect id="Rectangle 29" o:spid="_x0000_s1063" style="position:absolute;left:3516;width:20489;height:2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" fillcolor="white [3201]" strokecolor="black [3200]" strokeweight="1.5pt">
                      <v:textbox>
                        <w:txbxContent>
                          <w:p w14:paraId="561D5115" w14:textId="77777777" w:rsidR="00F73A03" w:rsidRPr="00EB053F" w:rsidRDefault="00F73A03" w:rsidP="0097672E">
                            <w:pPr>
                              <w:pStyle w:val="NormalWeb"/>
                              <w:tabs>
                                <w:tab w:val="left" w:pos="1134"/>
                              </w:tabs>
                              <w:spacing w:before="0" w:beforeAutospacing="0" w:after="0" w:afterAutospacing="0"/>
                              <w:jc w:val="center"/>
                              <w:rPr>
                                <w:sz w:val="28"/>
                              </w:rPr>
                            </w:pPr>
                            <w:r w:rsidRPr="00EB053F">
                              <w:rPr>
                                <w:b/>
                                <w:bCs/>
                                <w:sz w:val="20"/>
                                <w:szCs w:val="18"/>
                                <w:lang w:val="en-GB"/>
                              </w:rPr>
                              <w:t>DATA</w:t>
                            </w:r>
                            <w:r>
                              <w:rPr>
                                <w:b/>
                                <w:bCs/>
                                <w:sz w:val="20"/>
                                <w:szCs w:val="18"/>
                                <w:lang w:val="en-GB"/>
                              </w:rPr>
                              <w:t xml:space="preserve">: </w:t>
                            </w:r>
                            <w:r>
                              <w:rPr>
                                <w:b/>
                                <w:sz w:val="20"/>
                              </w:rPr>
                              <w:t>SQL</w:t>
                            </w:r>
                          </w:p>
                        </w:txbxContent>
                      </v:textbox>
                    </v:rect>
                    <v:rect id="Rectangle 196" o:spid="_x0000_s1064" style="position:absolute;left:1143;top:11605;width:25044;height:2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" fillcolor="white [3201]" strokecolor="black [3200]" strokeweight="1.5pt">
                      <v:textbox>
                        <w:txbxContent>
                          <w:p w14:paraId="0226B76C" w14:textId="77777777" w:rsidR="00F73A03" w:rsidRPr="000C6415" w:rsidRDefault="00F73A03" w:rsidP="0097672E">
                            <w:pPr>
                              <w:jc w:val="center"/>
                              <w:rPr>
                                <w:sz w:val="20"/>
                              </w:rPr>
                            </w:pPr>
                            <w:r>
                              <w:rPr>
                                <w:sz w:val="20"/>
                              </w:rPr>
                              <w:t>Relationship and Database Model Design</w:t>
                            </w:r>
                          </w:p>
                        </w:txbxContent>
                      </v:textbox>
                    </v:rect>
                    <v:group id="Group 198" o:spid="_x0000_s1065" style="position:absolute;top:23475;width:27425;height:25402" coordorigin=",-176" coordsize="27425,25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rect id="Rectangle 6" o:spid="_x0000_s1066" style="position:absolute;top:1670;width:27425;height:23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" fillcolor="white [3201]" strokecolor="black [3200]" strokeweight="1.5pt">
                        <v:stroke dashstyle="dash"/>
                      </v:rect>
                      <v:shape id="Down Arrow 19" o:spid="_x0000_s1067" type="#_x0000_t67" style="position:absolute;left:1897;top:-176;width:1619;height:1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" adj="11401" fillcolor="black [3200]" strokecolor="black [1600]" strokeweight="1.5pt"/>
                      <v:rect id="Rectangle 24" o:spid="_x0000_s1068" style="position:absolute;left:7649;top:5187;width:15935;height:7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" fillcolor="white [3201]" strokecolor="red" strokeweight="1.5pt">
                        <v:textbox>
                          <w:txbxContent>
                            <w:p w14:paraId="0DA455EE" w14:textId="77777777" w:rsidR="00F73A03" w:rsidRPr="00A6481D" w:rsidRDefault="00F73A03" w:rsidP="0097672E">
                              <w:pPr>
                                <w:pStyle w:val="ListParagraph"/>
                                <w:numPr>
                                  <w:ilvl w:val="0"/>
                                  <w:numId w:val="5"/>
                                </w:numPr>
                                <w:ind w:left="360" w:hanging="270"/>
                                <w:jc w:val="left"/>
                                <w:rPr>
                                  <w:sz w:val="20"/>
                                </w:rPr>
                              </w:pPr>
                              <w:r>
                                <w:rPr>
                                  <w:sz w:val="20"/>
                                </w:rPr>
                                <w:t>Masters Data</w:t>
                              </w:r>
                            </w:p>
                            <w:p w14:paraId="74815497" w14:textId="77777777" w:rsidR="00F73A03" w:rsidRPr="00A6481D" w:rsidRDefault="00F73A03" w:rsidP="0097672E">
                              <w:pPr>
                                <w:pStyle w:val="ListParagraph"/>
                                <w:numPr>
                                  <w:ilvl w:val="0"/>
                                  <w:numId w:val="5"/>
                                </w:numPr>
                                <w:ind w:left="360" w:hanging="270"/>
                                <w:jc w:val="left"/>
                                <w:rPr>
                                  <w:sz w:val="20"/>
                                </w:rPr>
                              </w:pPr>
                              <w:r>
                                <w:rPr>
                                  <w:sz w:val="20"/>
                                </w:rPr>
                                <w:t>Asset Data</w:t>
                              </w:r>
                            </w:p>
                            <w:p w14:paraId="2097097D" w14:textId="77777777" w:rsidR="00F73A03" w:rsidRPr="00A6481D" w:rsidRDefault="00F73A03" w:rsidP="0097672E">
                              <w:pPr>
                                <w:pStyle w:val="ListParagraph"/>
                                <w:numPr>
                                  <w:ilvl w:val="0"/>
                                  <w:numId w:val="5"/>
                                </w:numPr>
                                <w:ind w:left="360" w:hanging="270"/>
                                <w:jc w:val="left"/>
                                <w:rPr>
                                  <w:sz w:val="20"/>
                                </w:rPr>
                              </w:pPr>
                              <w:r>
                                <w:rPr>
                                  <w:sz w:val="20"/>
                                </w:rPr>
                                <w:t>User Input Validations</w:t>
                              </w:r>
                            </w:p>
                          </w:txbxContent>
                        </v:textbox>
                      </v:rect>
                      <v:rect id="Rectangle 25" o:spid="_x0000_s1069" style="position:absolute;left:7649;top:12924;width:15932;height:116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" fillcolor="white [3201]" strokecolor="red" strokeweight="1.5pt">
                        <v:textbox>
                          <w:txbxContent>
                            <w:p w14:paraId="6ED860C1" w14:textId="77777777" w:rsidR="00F73A03" w:rsidRPr="00A6481D" w:rsidRDefault="00F73A03" w:rsidP="0097672E">
                              <w:pPr>
                                <w:pStyle w:val="ListParagraph"/>
                                <w:numPr>
                                  <w:ilvl w:val="0"/>
                                  <w:numId w:val="6"/>
                                </w:numPr>
                                <w:ind w:left="360" w:hanging="270"/>
                                <w:rPr>
                                  <w:sz w:val="20"/>
                                </w:rPr>
                              </w:pPr>
                              <w:r>
                                <w:rPr>
                                  <w:sz w:val="20"/>
                                </w:rPr>
                                <w:t>Filtering</w:t>
                              </w:r>
                            </w:p>
                            <w:p w14:paraId="7E04CC2A" w14:textId="77777777" w:rsidR="00F73A03" w:rsidRDefault="00F73A03" w:rsidP="0097672E">
                              <w:pPr>
                                <w:pStyle w:val="ListParagraph"/>
                                <w:numPr>
                                  <w:ilvl w:val="0"/>
                                  <w:numId w:val="6"/>
                                </w:numPr>
                                <w:ind w:left="360" w:hanging="270"/>
                                <w:rPr>
                                  <w:sz w:val="20"/>
                                </w:rPr>
                              </w:pPr>
                              <w:r w:rsidRPr="00A6481D">
                                <w:rPr>
                                  <w:sz w:val="20"/>
                                </w:rPr>
                                <w:t>Real Time Auditing</w:t>
                              </w:r>
                            </w:p>
                            <w:p w14:paraId="1919516F" w14:textId="77777777" w:rsidR="00F73A03" w:rsidRPr="00E96AA6" w:rsidRDefault="00F73A03" w:rsidP="0097672E">
                              <w:pPr>
                                <w:pStyle w:val="ListParagraph"/>
                                <w:numPr>
                                  <w:ilvl w:val="0"/>
                                  <w:numId w:val="6"/>
                                </w:numPr>
                                <w:ind w:left="360" w:hanging="270"/>
                                <w:rPr>
                                  <w:sz w:val="20"/>
                                </w:rPr>
                              </w:pPr>
                              <w:r w:rsidRPr="00A6481D">
                                <w:rPr>
                                  <w:sz w:val="20"/>
                                </w:rPr>
                                <w:t>Nearest Replacement</w:t>
                              </w:r>
                            </w:p>
                            <w:p w14:paraId="7B55D1A2" w14:textId="77777777" w:rsidR="00F73A03" w:rsidRDefault="00F73A03" w:rsidP="0097672E">
                              <w:pPr>
                                <w:pStyle w:val="ListParagraph"/>
                                <w:numPr>
                                  <w:ilvl w:val="0"/>
                                  <w:numId w:val="6"/>
                                </w:numPr>
                                <w:ind w:left="360" w:hanging="270"/>
                                <w:rPr>
                                  <w:sz w:val="20"/>
                                </w:rPr>
                              </w:pPr>
                              <w:r w:rsidRPr="00E96AA6">
                                <w:rPr>
                                  <w:sz w:val="20"/>
                                </w:rPr>
                                <w:t xml:space="preserve">Scheduling </w:t>
                              </w:r>
                            </w:p>
                            <w:p w14:paraId="26582A8A" w14:textId="77777777" w:rsidR="00F73A03" w:rsidRPr="00E96AA6" w:rsidRDefault="00F73A03" w:rsidP="0097672E">
                              <w:pPr>
                                <w:pStyle w:val="ListParagraph"/>
                                <w:numPr>
                                  <w:ilvl w:val="0"/>
                                  <w:numId w:val="6"/>
                                </w:numPr>
                                <w:ind w:left="360" w:hanging="270"/>
                                <w:rPr>
                                  <w:sz w:val="20"/>
                                </w:rPr>
                              </w:pPr>
                              <w:r w:rsidRPr="00E96AA6">
                                <w:rPr>
                                  <w:sz w:val="20"/>
                                </w:rPr>
                                <w:t>History of Asset</w:t>
                              </w:r>
                            </w:p>
                            <w:p w14:paraId="1F64BF2F" w14:textId="77777777" w:rsidR="00F73A03" w:rsidRPr="00A6481D" w:rsidRDefault="00F73A03" w:rsidP="0097672E">
                              <w:pPr>
                                <w:pStyle w:val="ListParagraph"/>
                                <w:numPr>
                                  <w:ilvl w:val="0"/>
                                  <w:numId w:val="6"/>
                                </w:numPr>
                                <w:ind w:left="360" w:hanging="270"/>
                                <w:rPr>
                                  <w:sz w:val="20"/>
                                </w:rPr>
                              </w:pPr>
                              <w:r w:rsidRPr="00A6481D">
                                <w:rPr>
                                  <w:sz w:val="20"/>
                                </w:rPr>
                                <w:t>Reporting</w:t>
                              </w:r>
                            </w:p>
                            <w:p w14:paraId="770739C0" w14:textId="77777777" w:rsidR="00F73A03" w:rsidRPr="00E96AA6" w:rsidRDefault="00F73A03" w:rsidP="0097672E">
                              <w:pPr>
                                <w:pStyle w:val="ListParagraph"/>
                                <w:numPr>
                                  <w:ilvl w:val="0"/>
                                  <w:numId w:val="6"/>
                                </w:numPr>
                                <w:ind w:left="360" w:hanging="270"/>
                                <w:rPr>
                                  <w:sz w:val="20"/>
                                </w:rPr>
                              </w:pPr>
                              <w:r>
                                <w:rPr>
                                  <w:sz w:val="20"/>
                                </w:rPr>
                                <w:t>Decision System</w:t>
                              </w:r>
                            </w:p>
                          </w:txbxContent>
                        </v:textbox>
                      </v:rect>
                      <v:rect id="Rectangle 27" o:spid="_x0000_s1070" style="position:absolute;left:2499;top:7055;width:7143;height:340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" fillcolor="white [3201]" strokecolor="#0070c0" strokeweight="1.5pt">
                        <v:textbox>
                          <w:txbxContent>
                            <w:p w14:paraId="7A3D9856" w14:textId="77777777" w:rsidR="00F73A03" w:rsidRPr="00A6481D" w:rsidRDefault="00F73A03" w:rsidP="0097672E">
                              <w:pPr>
                                <w:pStyle w:val="NormalWeb"/>
                                <w:tabs>
                                  <w:tab w:val="left" w:pos="1134"/>
                                </w:tabs>
                                <w:spacing w:before="0" w:beforeAutospacing="0" w:after="0" w:afterAutospacing="0"/>
                                <w:jc w:val="center"/>
                                <w:rPr>
                                  <w:b/>
                                  <w:sz w:val="20"/>
                                  <w:szCs w:val="20"/>
                                </w:rPr>
                              </w:pPr>
                              <w:r w:rsidRPr="00A6481D">
                                <w:rPr>
                                  <w:b/>
                                  <w:sz w:val="20"/>
                                  <w:szCs w:val="20"/>
                                </w:rPr>
                                <w:t xml:space="preserve">C# </w:t>
                              </w:r>
                            </w:p>
                          </w:txbxContent>
                        </v:textbox>
                      </v:rect>
                      <v:rect id="Rectangle 28" o:spid="_x0000_s1071" style="position:absolute;left:234;top:17013;width:11607;height:340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" fillcolor="white [3201]" strokecolor="#0070c0" strokeweight="1.5pt">
                        <v:textbox>
                          <w:txbxContent>
                            <w:p w14:paraId="26FF73D6" w14:textId="77777777" w:rsidR="00F73A03" w:rsidRPr="00E96AA6" w:rsidRDefault="00F73A03" w:rsidP="0097672E">
                              <w:pPr>
                                <w:pStyle w:val="NormalWeb"/>
                                <w:tabs>
                                  <w:tab w:val="left" w:pos="1134"/>
                                </w:tabs>
                                <w:spacing w:before="0" w:beforeAutospacing="0" w:after="0" w:afterAutospacing="0"/>
                                <w:jc w:val="center"/>
                                <w:rPr>
                                  <w:b/>
                                  <w:sz w:val="20"/>
                                  <w:szCs w:val="20"/>
                                </w:rPr>
                              </w:pPr>
                              <w:r>
                                <w:rPr>
                                  <w:b/>
                                  <w:sz w:val="20"/>
                                  <w:szCs w:val="20"/>
                                </w:rPr>
                                <w:t>JavaScript, Ajax</w:t>
                              </w:r>
                            </w:p>
                          </w:txbxContent>
                        </v:textbox>
                      </v:rect>
                      <v:rect id="Rectangle 197" o:spid="_x0000_s1072" style="position:absolute;left:1143;top:2110;width:25050;height:2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" fillcolor="white [3201]" strokecolor="black [3200]" strokeweight="1.5pt">
                        <v:textbox>
                          <w:txbxContent>
                            <w:p w14:paraId="246AE25F" w14:textId="77777777" w:rsidR="00F73A03" w:rsidRPr="001A08FD" w:rsidRDefault="00F73A03" w:rsidP="0097672E">
                              <w:pPr>
                                <w:pStyle w:val="NormalWeb"/>
                                <w:tabs>
                                  <w:tab w:val="left" w:pos="1134"/>
                                </w:tabs>
                                <w:spacing w:before="0" w:beforeAutospacing="0" w:after="0" w:afterAutospacing="0"/>
                                <w:jc w:val="center"/>
                                <w:rPr>
                                  <w:b/>
                                  <w:sz w:val="20"/>
                                  <w:szCs w:val="20"/>
                                </w:rPr>
                              </w:pPr>
                              <w:r>
                                <w:rPr>
                                  <w:b/>
                                  <w:sz w:val="20"/>
                                  <w:szCs w:val="20"/>
                                  <w:lang w:val="en-GB"/>
                                </w:rPr>
                                <w:t>CRUD Operations and Spatial Analysis</w:t>
                              </w:r>
                            </w:p>
                          </w:txbxContent>
                        </v:textbox>
                      </v:rect>
                    </v:group>
                    <v:rect id="Rectangle 200" o:spid="_x0000_s1073" style="position:absolute;top:16793;width:27425;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" fillcolor="white [3201]" strokecolor="black [3200]" strokeweight="1.5pt">
                      <v:stroke dashstyle="dash"/>
                    </v:rect>
                    <v:rect id="Rectangle 202" o:spid="_x0000_s1074" style="position:absolute;left:1143;top:17760;width:25050;height:46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" fillcolor="white [3201]" strokecolor="black [3200]" strokeweight="1.5pt">
                      <v:textbox>
                        <w:txbxContent>
                          <w:p w14:paraId="122CA13B" w14:textId="77777777" w:rsidR="00F73A03" w:rsidRPr="001A08FD" w:rsidRDefault="00F73A03" w:rsidP="0097672E">
                            <w:pPr>
                              <w:pStyle w:val="NormalWeb"/>
                              <w:tabs>
                                <w:tab w:val="left" w:pos="1134"/>
                              </w:tabs>
                              <w:spacing w:before="0" w:beforeAutospacing="0" w:after="0" w:afterAutospacing="0"/>
                              <w:jc w:val="center"/>
                              <w:rPr>
                                <w:b/>
                                <w:sz w:val="20"/>
                                <w:szCs w:val="20"/>
                              </w:rPr>
                            </w:pPr>
                            <w:r>
                              <w:rPr>
                                <w:b/>
                                <w:sz w:val="20"/>
                                <w:szCs w:val="20"/>
                                <w:lang w:val="en-GB"/>
                              </w:rPr>
                              <w:t>All Devices interact with the database using Web Services in XML format</w:t>
                            </w:r>
                          </w:p>
                        </w:txbxContent>
                      </v:textbox>
                    </v:rect>
                  </v:group>
                  <v:shape id="Down Arrow 203" o:spid="_x0000_s1075" type="#_x0000_t67" style="position:absolute;left:24127;top:23513;width:1613;height:1752;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" adj="11661" fillcolor="black [3200]" strokecolor="black [1600]" strokeweight="1.5pt"/>
                  <v:rect id="Rectangle 207" o:spid="_x0000_s1076" style="position:absolute;top:50868;width:27425;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" fillcolor="white [3201]" strokecolor="black [3200]" strokeweight="1.5pt">
                    <v:stroke dashstyle="dash"/>
                  </v:rect>
                  <v:rect id="Rectangle 208" o:spid="_x0000_s1077" style="position:absolute;left:1229;top:51790;width:25051;height:4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" fillcolor="white [3201]" strokecolor="black [3200]" strokeweight="1.5pt">
                    <v:textbox>
                      <w:txbxContent>
                        <w:p w14:paraId="7E6B8486" w14:textId="77777777" w:rsidR="00F73A03" w:rsidRPr="001A08FD" w:rsidRDefault="00F73A03" w:rsidP="0097672E">
                          <w:pPr>
                            <w:pStyle w:val="NormalWeb"/>
                            <w:tabs>
                              <w:tab w:val="left" w:pos="1134"/>
                            </w:tabs>
                            <w:spacing w:before="0" w:beforeAutospacing="0" w:after="0" w:afterAutospacing="0"/>
                            <w:jc w:val="center"/>
                            <w:rPr>
                              <w:b/>
                              <w:sz w:val="20"/>
                              <w:szCs w:val="20"/>
                            </w:rPr>
                          </w:pPr>
                          <w:r>
                            <w:rPr>
                              <w:b/>
                              <w:sz w:val="20"/>
                              <w:szCs w:val="20"/>
                              <w:lang w:val="en-GB"/>
                            </w:rPr>
                            <w:t>Web Forms to exchange Data: Bootstrap, HTML 5.0</w:t>
                          </w:r>
                        </w:p>
                      </w:txbxContent>
                    </v:textbox>
                  </v:rect>
                  <v:shape id="Down Arrow 209" o:spid="_x0000_s1078" type="#_x0000_t67" style="position:absolute;left:2228;top:49024;width:1613;height:1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" adj="11402" fillcolor="black [3200]" strokecolor="black [1600]" strokeweight="1.5pt"/>
                  <v:shape id="Down Arrow 210" o:spid="_x0000_s1079" type="#_x0000_t67" style="position:absolute;left:24435;top:49024;width:1613;height:1752;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" adj="11661" fillcolor="black [3200]" strokecolor="black [1600]" strokeweight="1.5pt"/>
                </v:group>
              </v:group>
            </w:pict>
          </mc:Fallback>
        </mc:AlternateContent>
      </w:r>
    </w:p>
    <w:p w14:paraId="44376C79" w14:textId="77777777" w:rsidR="0097672E" w:rsidRDefault="0097672E" w:rsidP="0097672E">
      <w:pPr>
        <w:pStyle w:val="ListParagraph"/>
        <w:ind w:left="360"/>
        <w:rPr>
          <w:b/>
          <w:sz w:val="20"/>
        </w:rPr>
      </w:pPr>
    </w:p>
    <w:p w14:paraId="1D492897" w14:textId="77777777" w:rsidR="0097672E" w:rsidRDefault="0097672E" w:rsidP="0097672E">
      <w:pPr>
        <w:pStyle w:val="ListParagraph"/>
        <w:ind w:left="360"/>
        <w:rPr>
          <w:b/>
          <w:sz w:val="20"/>
        </w:rPr>
      </w:pPr>
    </w:p>
    <w:p w14:paraId="1AA6D909" w14:textId="77777777" w:rsidR="0097672E" w:rsidRDefault="0097672E" w:rsidP="0097672E">
      <w:pPr>
        <w:pStyle w:val="ListParagraph"/>
        <w:ind w:left="360"/>
        <w:rPr>
          <w:b/>
          <w:sz w:val="20"/>
        </w:rPr>
      </w:pPr>
    </w:p>
    <w:p w14:paraId="0DE1003F" w14:textId="77777777" w:rsidR="0097672E" w:rsidRDefault="0097672E" w:rsidP="0097672E">
      <w:pPr>
        <w:pStyle w:val="ListParagraph"/>
        <w:ind w:left="360"/>
        <w:rPr>
          <w:b/>
          <w:sz w:val="20"/>
        </w:rPr>
      </w:pPr>
    </w:p>
    <w:p w14:paraId="0BD3196D" w14:textId="77777777" w:rsidR="0097672E" w:rsidRDefault="0097672E" w:rsidP="0097672E">
      <w:pPr>
        <w:pStyle w:val="ListParagraph"/>
        <w:ind w:left="360"/>
        <w:rPr>
          <w:b/>
          <w:sz w:val="20"/>
        </w:rPr>
      </w:pPr>
    </w:p>
    <w:p w14:paraId="3C832857" w14:textId="77777777" w:rsidR="0097672E" w:rsidRDefault="0097672E" w:rsidP="0097672E">
      <w:pPr>
        <w:pStyle w:val="ListParagraph"/>
        <w:ind w:left="360"/>
        <w:rPr>
          <w:b/>
          <w:sz w:val="20"/>
        </w:rPr>
      </w:pPr>
    </w:p>
    <w:p w14:paraId="0EAF5EDC" w14:textId="77777777" w:rsidR="0097672E" w:rsidRDefault="0097672E" w:rsidP="0097672E">
      <w:pPr>
        <w:pStyle w:val="ListParagraph"/>
        <w:ind w:left="360"/>
        <w:rPr>
          <w:b/>
          <w:sz w:val="20"/>
        </w:rPr>
      </w:pPr>
    </w:p>
    <w:p w14:paraId="78D6DBCF" w14:textId="77777777" w:rsidR="0097672E" w:rsidRDefault="0097672E" w:rsidP="0097672E">
      <w:pPr>
        <w:pStyle w:val="ListParagraph"/>
        <w:ind w:left="360"/>
        <w:rPr>
          <w:b/>
          <w:sz w:val="20"/>
        </w:rPr>
      </w:pPr>
    </w:p>
    <w:p w14:paraId="65BB95C0" w14:textId="77777777" w:rsidR="0097672E" w:rsidRDefault="0097672E" w:rsidP="0097672E">
      <w:pPr>
        <w:pStyle w:val="ListParagraph"/>
        <w:ind w:left="360"/>
        <w:rPr>
          <w:b/>
          <w:sz w:val="20"/>
        </w:rPr>
      </w:pPr>
    </w:p>
    <w:p w14:paraId="686CC2D6" w14:textId="77777777" w:rsidR="0097672E" w:rsidRDefault="0097672E" w:rsidP="0097672E">
      <w:pPr>
        <w:pStyle w:val="ListParagraph"/>
        <w:ind w:left="360"/>
        <w:rPr>
          <w:b/>
          <w:sz w:val="20"/>
        </w:rPr>
      </w:pPr>
    </w:p>
    <w:p w14:paraId="2F7B6EA6" w14:textId="77777777" w:rsidR="0097672E" w:rsidRDefault="0097672E" w:rsidP="0097672E">
      <w:pPr>
        <w:pStyle w:val="ListParagraph"/>
        <w:ind w:left="360"/>
        <w:rPr>
          <w:b/>
          <w:sz w:val="20"/>
        </w:rPr>
      </w:pPr>
    </w:p>
    <w:p w14:paraId="2D50A727" w14:textId="77777777" w:rsidR="0097672E" w:rsidRDefault="0097672E" w:rsidP="0097672E">
      <w:pPr>
        <w:pStyle w:val="ListParagraph"/>
        <w:ind w:left="360"/>
        <w:rPr>
          <w:b/>
          <w:sz w:val="20"/>
        </w:rPr>
      </w:pPr>
    </w:p>
    <w:p w14:paraId="0A295CA3" w14:textId="77777777" w:rsidR="00055D2F" w:rsidRDefault="00055D2F" w:rsidP="00055D2F">
      <w:pPr>
        <w:pStyle w:val="ListParagraph"/>
        <w:ind w:left="360"/>
        <w:rPr>
          <w:b/>
          <w:sz w:val="20"/>
        </w:rPr>
      </w:pPr>
    </w:p>
    <w:p w14:paraId="6FD3880B" w14:textId="77777777" w:rsidR="00055D2F" w:rsidRDefault="00055D2F" w:rsidP="00055D2F">
      <w:pPr>
        <w:pStyle w:val="ListParagraph"/>
        <w:ind w:left="360"/>
        <w:rPr>
          <w:b/>
          <w:sz w:val="20"/>
        </w:rPr>
      </w:pPr>
    </w:p>
    <w:p w14:paraId="2116FBFE" w14:textId="77777777" w:rsidR="00055D2F" w:rsidRDefault="00055D2F" w:rsidP="00055D2F">
      <w:pPr>
        <w:pStyle w:val="ListParagraph"/>
        <w:ind w:left="360"/>
        <w:rPr>
          <w:b/>
          <w:sz w:val="20"/>
        </w:rPr>
      </w:pPr>
    </w:p>
    <w:p w14:paraId="09CE0BA1" w14:textId="77777777" w:rsidR="00055D2F" w:rsidRDefault="00055D2F" w:rsidP="00055D2F">
      <w:pPr>
        <w:pStyle w:val="ListParagraph"/>
        <w:ind w:left="360"/>
        <w:rPr>
          <w:b/>
          <w:sz w:val="20"/>
        </w:rPr>
      </w:pPr>
    </w:p>
    <w:p w14:paraId="40A0D67C" w14:textId="77777777" w:rsidR="00055D2F" w:rsidRDefault="00055D2F" w:rsidP="00055D2F">
      <w:pPr>
        <w:pStyle w:val="ListParagraph"/>
        <w:ind w:left="360"/>
        <w:rPr>
          <w:b/>
          <w:sz w:val="20"/>
        </w:rPr>
      </w:pPr>
    </w:p>
    <w:p w14:paraId="75513952" w14:textId="77777777" w:rsidR="00055D2F" w:rsidRDefault="00055D2F" w:rsidP="00055D2F">
      <w:pPr>
        <w:pStyle w:val="ListParagraph"/>
        <w:ind w:left="360"/>
        <w:rPr>
          <w:b/>
          <w:sz w:val="20"/>
        </w:rPr>
      </w:pPr>
    </w:p>
    <w:p w14:paraId="4810FCAB" w14:textId="77777777" w:rsidR="00055D2F" w:rsidRDefault="00055D2F" w:rsidP="00055D2F">
      <w:pPr>
        <w:pStyle w:val="ListParagraph"/>
        <w:ind w:left="360"/>
        <w:rPr>
          <w:b/>
          <w:sz w:val="20"/>
        </w:rPr>
      </w:pPr>
    </w:p>
    <w:p w14:paraId="4EBA0BF4" w14:textId="77777777" w:rsidR="00055D2F" w:rsidRDefault="00055D2F" w:rsidP="00055D2F">
      <w:pPr>
        <w:pStyle w:val="ListParagraph"/>
        <w:ind w:left="360"/>
        <w:rPr>
          <w:b/>
          <w:sz w:val="20"/>
        </w:rPr>
      </w:pPr>
    </w:p>
    <w:p w14:paraId="526975B1" w14:textId="77777777" w:rsidR="00055D2F" w:rsidRDefault="00055D2F" w:rsidP="00055D2F">
      <w:pPr>
        <w:pStyle w:val="ListParagraph"/>
        <w:ind w:left="360"/>
        <w:rPr>
          <w:b/>
          <w:sz w:val="20"/>
        </w:rPr>
      </w:pPr>
    </w:p>
    <w:p w14:paraId="32D4F047" w14:textId="77777777" w:rsidR="00055D2F" w:rsidRDefault="00055D2F" w:rsidP="00055D2F">
      <w:pPr>
        <w:pStyle w:val="ListParagraph"/>
        <w:ind w:left="360"/>
        <w:rPr>
          <w:b/>
          <w:sz w:val="20"/>
        </w:rPr>
      </w:pPr>
    </w:p>
    <w:p w14:paraId="2E1299A1" w14:textId="77777777" w:rsidR="00055D2F" w:rsidRDefault="00055D2F" w:rsidP="00055D2F">
      <w:pPr>
        <w:pStyle w:val="ListParagraph"/>
        <w:ind w:left="360"/>
        <w:rPr>
          <w:b/>
          <w:sz w:val="20"/>
        </w:rPr>
      </w:pPr>
    </w:p>
    <w:p w14:paraId="1A9C740E" w14:textId="77777777" w:rsidR="0064740D" w:rsidRDefault="0064740D" w:rsidP="00055D2F">
      <w:pPr>
        <w:pStyle w:val="ListParagraph"/>
        <w:ind w:left="360"/>
        <w:rPr>
          <w:b/>
          <w:sz w:val="20"/>
        </w:rPr>
      </w:pPr>
    </w:p>
    <w:p w14:paraId="7F1D0A42" w14:textId="77777777" w:rsidR="0064740D" w:rsidRDefault="0064740D" w:rsidP="00055D2F">
      <w:pPr>
        <w:pStyle w:val="ListParagraph"/>
        <w:ind w:left="360"/>
        <w:rPr>
          <w:b/>
          <w:sz w:val="20"/>
        </w:rPr>
      </w:pPr>
    </w:p>
    <w:p w14:paraId="181F89A1" w14:textId="77777777" w:rsidR="0064740D" w:rsidRDefault="0064740D" w:rsidP="00055D2F">
      <w:pPr>
        <w:pStyle w:val="ListParagraph"/>
        <w:ind w:left="360"/>
        <w:rPr>
          <w:b/>
          <w:sz w:val="20"/>
        </w:rPr>
      </w:pPr>
    </w:p>
    <w:p w14:paraId="0CEF9E83" w14:textId="77777777" w:rsidR="0064740D" w:rsidRDefault="0064740D" w:rsidP="00055D2F">
      <w:pPr>
        <w:pStyle w:val="ListParagraph"/>
        <w:ind w:left="360"/>
        <w:rPr>
          <w:b/>
          <w:sz w:val="20"/>
        </w:rPr>
      </w:pPr>
    </w:p>
    <w:p w14:paraId="5FA0C3D5" w14:textId="77777777" w:rsidR="0064740D" w:rsidRDefault="0064740D" w:rsidP="00055D2F">
      <w:pPr>
        <w:pStyle w:val="ListParagraph"/>
        <w:ind w:left="360"/>
        <w:rPr>
          <w:b/>
          <w:sz w:val="20"/>
        </w:rPr>
      </w:pPr>
    </w:p>
    <w:p w14:paraId="35859DB8" w14:textId="77777777" w:rsidR="0064740D" w:rsidRDefault="0064740D" w:rsidP="00055D2F">
      <w:pPr>
        <w:pStyle w:val="ListParagraph"/>
        <w:ind w:left="360"/>
        <w:rPr>
          <w:b/>
          <w:sz w:val="20"/>
        </w:rPr>
      </w:pPr>
    </w:p>
    <w:p w14:paraId="62005F6D" w14:textId="77777777" w:rsidR="0064740D" w:rsidRDefault="0064740D" w:rsidP="00055D2F">
      <w:pPr>
        <w:pStyle w:val="ListParagraph"/>
        <w:ind w:left="360"/>
        <w:rPr>
          <w:b/>
          <w:sz w:val="20"/>
        </w:rPr>
      </w:pPr>
    </w:p>
    <w:p w14:paraId="4359D2A8" w14:textId="77777777" w:rsidR="0064740D" w:rsidRDefault="0064740D" w:rsidP="00055D2F">
      <w:pPr>
        <w:pStyle w:val="ListParagraph"/>
        <w:ind w:left="360"/>
        <w:rPr>
          <w:b/>
          <w:sz w:val="20"/>
        </w:rPr>
      </w:pPr>
    </w:p>
    <w:p w14:paraId="67F34CBF" w14:textId="77777777" w:rsidR="0064740D" w:rsidRDefault="0064740D" w:rsidP="00055D2F">
      <w:pPr>
        <w:pStyle w:val="ListParagraph"/>
        <w:ind w:left="360"/>
        <w:rPr>
          <w:b/>
          <w:sz w:val="20"/>
        </w:rPr>
      </w:pPr>
    </w:p>
    <w:p w14:paraId="7BD433CB" w14:textId="77777777" w:rsidR="0064740D" w:rsidRDefault="0064740D" w:rsidP="00055D2F">
      <w:pPr>
        <w:pStyle w:val="ListParagraph"/>
        <w:ind w:left="360"/>
        <w:rPr>
          <w:b/>
          <w:sz w:val="20"/>
        </w:rPr>
      </w:pPr>
    </w:p>
    <w:p w14:paraId="16D3EEFB" w14:textId="77777777" w:rsidR="00055D2F" w:rsidRDefault="00055D2F" w:rsidP="00055D2F">
      <w:pPr>
        <w:pStyle w:val="ListParagraph"/>
        <w:ind w:left="360"/>
        <w:rPr>
          <w:b/>
          <w:sz w:val="20"/>
        </w:rPr>
      </w:pPr>
    </w:p>
    <w:p w14:paraId="5B83CCF4" w14:textId="77777777" w:rsidR="00F73649" w:rsidRDefault="00F73649" w:rsidP="00055D2F">
      <w:pPr>
        <w:rPr>
          <w:sz w:val="20"/>
        </w:rPr>
      </w:pPr>
    </w:p>
    <w:p w14:paraId="6A5A8833" w14:textId="77777777" w:rsidR="00F73649" w:rsidRDefault="00F73649" w:rsidP="00055D2F">
      <w:pPr>
        <w:rPr>
          <w:sz w:val="20"/>
        </w:rPr>
      </w:pPr>
    </w:p>
    <w:p w14:paraId="2E280B62" w14:textId="77777777" w:rsidR="00F73649" w:rsidRDefault="00F73649" w:rsidP="00F73649">
      <w:pPr>
        <w:jc w:val="center"/>
        <w:rPr>
          <w:i/>
          <w:sz w:val="20"/>
        </w:rPr>
      </w:pPr>
      <w:r>
        <w:rPr>
          <w:b/>
          <w:sz w:val="20"/>
        </w:rPr>
        <w:t xml:space="preserve">Fig. 5: </w:t>
      </w:r>
      <w:r>
        <w:rPr>
          <w:i/>
          <w:sz w:val="20"/>
        </w:rPr>
        <w:t>Methodology flowchart</w:t>
      </w:r>
    </w:p>
    <w:p w14:paraId="514975EF" w14:textId="77777777" w:rsidR="00F73649" w:rsidRDefault="00F73649" w:rsidP="00055D2F">
      <w:pPr>
        <w:rPr>
          <w:sz w:val="20"/>
        </w:rPr>
      </w:pPr>
    </w:p>
    <w:p w14:paraId="0A3E28AB" w14:textId="77777777" w:rsidR="00B00C49" w:rsidRPr="00055D2F" w:rsidRDefault="00055D2F" w:rsidP="00055D2F">
      <w:pPr>
        <w:rPr>
          <w:sz w:val="20"/>
        </w:rPr>
      </w:pPr>
      <w:r>
        <w:rPr>
          <w:sz w:val="20"/>
        </w:rPr>
        <w:t>Google Maps JavaScript API was used for spatial operations</w:t>
      </w:r>
      <w:r w:rsidR="00256CA2">
        <w:rPr>
          <w:sz w:val="20"/>
        </w:rPr>
        <w:t xml:space="preserve">. </w:t>
      </w:r>
      <w:r>
        <w:rPr>
          <w:sz w:val="20"/>
        </w:rPr>
        <w:t>The API key was procured. Real time auditing was achieved through Ajax call-back. The programs were written in the IDE under the script tag. The language used here was JavaScript and a lot of libraries were used.  Distance API was another important API which was used in the Borrow tool.</w:t>
      </w:r>
      <w:r w:rsidR="00B00C49">
        <w:rPr>
          <w:sz w:val="20"/>
        </w:rPr>
        <w:t xml:space="preserve"> The web forms were designed using bootstrap, and HTML 5.0.</w:t>
      </w:r>
    </w:p>
    <w:p w14:paraId="0DAAEF9B" w14:textId="77777777" w:rsidR="00055D2F" w:rsidRDefault="00055D2F" w:rsidP="00055D2F">
      <w:pPr>
        <w:pStyle w:val="ListParagraph"/>
        <w:ind w:left="360"/>
        <w:rPr>
          <w:b/>
          <w:sz w:val="20"/>
        </w:rPr>
      </w:pPr>
    </w:p>
    <w:p w14:paraId="71B6CBB9" w14:textId="77777777" w:rsidR="004C0210" w:rsidRPr="00E15F5E" w:rsidRDefault="0027292C" w:rsidP="004C0210">
      <w:pPr>
        <w:pStyle w:val="ListParagraph"/>
        <w:numPr>
          <w:ilvl w:val="0"/>
          <w:numId w:val="4"/>
        </w:numPr>
        <w:jc w:val="center"/>
        <w:rPr>
          <w:b/>
          <w:sz w:val="20"/>
        </w:rPr>
      </w:pPr>
      <w:r w:rsidRPr="00E15F5E">
        <w:rPr>
          <w:b/>
          <w:sz w:val="20"/>
        </w:rPr>
        <w:t xml:space="preserve">Results </w:t>
      </w:r>
    </w:p>
    <w:p w14:paraId="0CB25DD0" w14:textId="77777777" w:rsidR="004C0210" w:rsidRDefault="004C0210" w:rsidP="004C0210">
      <w:pPr>
        <w:rPr>
          <w:b/>
        </w:rPr>
      </w:pPr>
    </w:p>
    <w:p w14:paraId="31C5B3BA" w14:textId="77777777" w:rsidR="0027292C" w:rsidRPr="00BA7BF8" w:rsidRDefault="0027292C" w:rsidP="0027292C">
      <w:pPr>
        <w:spacing w:line="7" w:lineRule="exact"/>
        <w:rPr>
          <w:sz w:val="20"/>
        </w:rPr>
      </w:pPr>
    </w:p>
    <w:p w14:paraId="088CC522" w14:textId="77777777" w:rsidR="0027292C" w:rsidRPr="00526C28" w:rsidRDefault="0027292C" w:rsidP="00526C28">
      <w:pPr>
        <w:rPr>
          <w:sz w:val="20"/>
        </w:rPr>
      </w:pPr>
      <w:r w:rsidRPr="0027292C">
        <w:rPr>
          <w:sz w:val="20"/>
        </w:rPr>
        <w:t>The implementation of Google maps API gives us the visualization platform for displaying the assets. GIS plays an important role here. Traditionally the tagging of assets wa</w:t>
      </w:r>
      <w:r w:rsidR="005A4B79">
        <w:rPr>
          <w:sz w:val="20"/>
        </w:rPr>
        <w:t>s done using QR codes, RFID etc.</w:t>
      </w:r>
      <w:r w:rsidRPr="0027292C">
        <w:rPr>
          <w:sz w:val="20"/>
        </w:rPr>
        <w:t xml:space="preserve"> </w:t>
      </w:r>
      <w:r w:rsidR="005A4B79">
        <w:rPr>
          <w:sz w:val="20"/>
        </w:rPr>
        <w:t>B</w:t>
      </w:r>
      <w:r w:rsidRPr="0027292C">
        <w:rPr>
          <w:sz w:val="20"/>
        </w:rPr>
        <w:t xml:space="preserve">ut now the technology has moved on to location tracking of assets. This shows asset location at real time. This system has great potential in visualizing ground assets and hence infrastructure assets. The visualization helps in decision making. The distribution of the assets can be verified due </w:t>
      </w:r>
      <w:r w:rsidRPr="00526C28">
        <w:rPr>
          <w:sz w:val="20"/>
        </w:rPr>
        <w:t>to the visualization</w:t>
      </w:r>
      <w:r w:rsidR="005A4B79">
        <w:rPr>
          <w:sz w:val="20"/>
        </w:rPr>
        <w:t xml:space="preserve"> and </w:t>
      </w:r>
      <w:r w:rsidRPr="00526C28">
        <w:rPr>
          <w:sz w:val="20"/>
        </w:rPr>
        <w:t xml:space="preserve">it also helps in replacements. The </w:t>
      </w:r>
      <w:r w:rsidRPr="00526C28">
        <w:rPr>
          <w:sz w:val="20"/>
        </w:rPr>
        <w:t>visualization then helps in carrying out conditional analysis on the assets. Spatial manipulations help in decision making.</w:t>
      </w:r>
    </w:p>
    <w:p w14:paraId="1B7365AC" w14:textId="77777777" w:rsidR="0027292C" w:rsidRPr="00526C28" w:rsidRDefault="0027292C" w:rsidP="00526C28">
      <w:pPr>
        <w:rPr>
          <w:sz w:val="20"/>
        </w:rPr>
      </w:pPr>
    </w:p>
    <w:p w14:paraId="3510336E" w14:textId="77777777" w:rsidR="0027292C" w:rsidRDefault="0027292C" w:rsidP="00526C28">
      <w:pPr>
        <w:rPr>
          <w:sz w:val="20"/>
        </w:rPr>
      </w:pPr>
      <w:r w:rsidRPr="00526C28">
        <w:rPr>
          <w:sz w:val="20"/>
        </w:rPr>
        <w:t xml:space="preserve">A user-friendly, interactive GIS interface is designed for dealing with the assets information. There are levels of security for advanced safety parameters. </w:t>
      </w:r>
    </w:p>
    <w:p w14:paraId="4991C26D" w14:textId="77777777" w:rsidR="00DE5EBA" w:rsidRPr="00526C28" w:rsidRDefault="00DE5EBA" w:rsidP="00526C28">
      <w:pPr>
        <w:rPr>
          <w:sz w:val="20"/>
        </w:rPr>
      </w:pPr>
    </w:p>
    <w:p w14:paraId="77DCA3AA" w14:textId="77777777" w:rsidR="009971EA" w:rsidRDefault="00DE5EBA" w:rsidP="009971EA">
      <w:pPr>
        <w:jc w:val="center"/>
        <w:rPr>
          <w:sz w:val="20"/>
        </w:rPr>
      </w:pPr>
      <w:r>
        <w:rPr>
          <w:noProof/>
          <w:sz w:val="20"/>
          <w:lang w:val="en-US"/>
        </w:rPr>
        <w:drawing>
          <wp:inline distT="0" distB="0" distL="0" distR="0" wp14:anchorId="776CD2CE" wp14:editId="24E01901">
            <wp:extent cx="2938756" cy="1428750"/>
            <wp:effectExtent l="76200" t="38100" r="71755" b="114300"/>
            <wp:docPr id="51" name="Picture 51" descr="D:\paper\Pics_thesis\asset1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aper\Pics_thesis\asset1300.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39392" cy="1429059"/>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667FA951" w14:textId="77777777" w:rsidR="00DE5EBA" w:rsidRDefault="00DE5EBA" w:rsidP="009971EA">
      <w:pPr>
        <w:jc w:val="center"/>
        <w:rPr>
          <w:b/>
          <w:sz w:val="20"/>
        </w:rPr>
      </w:pPr>
    </w:p>
    <w:p w14:paraId="4A8F6C4E" w14:textId="77777777" w:rsidR="009971EA" w:rsidRDefault="009971EA" w:rsidP="009971EA">
      <w:pPr>
        <w:jc w:val="center"/>
        <w:rPr>
          <w:i/>
          <w:sz w:val="20"/>
        </w:rPr>
      </w:pPr>
      <w:r w:rsidRPr="009971EA">
        <w:rPr>
          <w:b/>
          <w:sz w:val="20"/>
        </w:rPr>
        <w:t xml:space="preserve">Fig. </w:t>
      </w:r>
      <w:r w:rsidR="007953B4">
        <w:rPr>
          <w:b/>
          <w:sz w:val="20"/>
        </w:rPr>
        <w:t>6</w:t>
      </w:r>
      <w:r w:rsidR="00275A5F">
        <w:rPr>
          <w:b/>
          <w:sz w:val="20"/>
        </w:rPr>
        <w:t xml:space="preserve">: </w:t>
      </w:r>
      <w:r w:rsidR="00275A5F">
        <w:rPr>
          <w:i/>
          <w:sz w:val="20"/>
        </w:rPr>
        <w:t>Application</w:t>
      </w:r>
    </w:p>
    <w:p w14:paraId="7B3ACB0B" w14:textId="77777777" w:rsidR="00DE5EBA" w:rsidRPr="00275A5F" w:rsidRDefault="00DE5EBA" w:rsidP="009971EA">
      <w:pPr>
        <w:jc w:val="center"/>
        <w:rPr>
          <w:i/>
          <w:sz w:val="20"/>
        </w:rPr>
      </w:pPr>
    </w:p>
    <w:p w14:paraId="198C559E" w14:textId="77777777" w:rsidR="009971EA" w:rsidRDefault="00DE5EBA" w:rsidP="009971EA">
      <w:pPr>
        <w:jc w:val="center"/>
        <w:rPr>
          <w:b/>
          <w:sz w:val="20"/>
        </w:rPr>
      </w:pPr>
      <w:r>
        <w:rPr>
          <w:b/>
          <w:noProof/>
          <w:sz w:val="20"/>
          <w:lang w:val="en-US"/>
        </w:rPr>
        <w:drawing>
          <wp:inline distT="0" distB="0" distL="0" distR="0" wp14:anchorId="442C120E" wp14:editId="69BD82FE">
            <wp:extent cx="1828800" cy="1939636"/>
            <wp:effectExtent l="76200" t="38100" r="76200" b="118110"/>
            <wp:docPr id="52" name="Picture 52" descr="D:\paper\Pics_thesis\Asset2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aper\Pics_thesis\Asset230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8800" cy="1939636"/>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37BD422D" w14:textId="77777777" w:rsidR="009971EA" w:rsidRDefault="009971EA" w:rsidP="009971EA">
      <w:pPr>
        <w:jc w:val="center"/>
        <w:rPr>
          <w:i/>
          <w:sz w:val="20"/>
        </w:rPr>
      </w:pPr>
      <w:r>
        <w:rPr>
          <w:b/>
          <w:sz w:val="20"/>
        </w:rPr>
        <w:t xml:space="preserve">Fig. </w:t>
      </w:r>
      <w:r w:rsidR="007953B4">
        <w:rPr>
          <w:b/>
          <w:sz w:val="20"/>
        </w:rPr>
        <w:t>7</w:t>
      </w:r>
      <w:r w:rsidR="003D32CD">
        <w:rPr>
          <w:b/>
          <w:sz w:val="20"/>
        </w:rPr>
        <w:t xml:space="preserve">: </w:t>
      </w:r>
      <w:r w:rsidR="003D32CD">
        <w:rPr>
          <w:i/>
          <w:sz w:val="20"/>
        </w:rPr>
        <w:t>Log In page</w:t>
      </w:r>
    </w:p>
    <w:p w14:paraId="72A07F87" w14:textId="77777777" w:rsidR="003D32CD" w:rsidRDefault="003D32CD" w:rsidP="003D32CD">
      <w:pPr>
        <w:jc w:val="center"/>
        <w:rPr>
          <w:sz w:val="20"/>
        </w:rPr>
      </w:pPr>
    </w:p>
    <w:p w14:paraId="12494D51" w14:textId="77777777" w:rsidR="003D32CD" w:rsidRDefault="0027292C" w:rsidP="00526C28">
      <w:pPr>
        <w:rPr>
          <w:noProof/>
        </w:rPr>
      </w:pPr>
      <w:r w:rsidRPr="00526C28">
        <w:rPr>
          <w:sz w:val="20"/>
        </w:rPr>
        <w:t>Special privileges are given to only Admin to register a new user and decide which security level is accessible to that user. Only the administrator can add the assets and edit the assets while the rights of deleting are for none. The assets can be filtered according to their ID. New assets can be added or edited.</w:t>
      </w:r>
      <w:r w:rsidR="003D32CD" w:rsidRPr="003D32CD">
        <w:rPr>
          <w:noProof/>
        </w:rPr>
        <w:t xml:space="preserve"> </w:t>
      </w:r>
    </w:p>
    <w:p w14:paraId="2127C5DD" w14:textId="77777777" w:rsidR="0027292C" w:rsidRDefault="003D32CD" w:rsidP="00815FE7">
      <w:pPr>
        <w:jc w:val="center"/>
        <w:rPr>
          <w:sz w:val="20"/>
        </w:rPr>
      </w:pPr>
      <w:r>
        <w:rPr>
          <w:noProof/>
          <w:lang w:val="en-US"/>
        </w:rPr>
        <w:drawing>
          <wp:inline distT="0" distB="0" distL="0" distR="0" wp14:anchorId="2657374C" wp14:editId="7AF11D19">
            <wp:extent cx="2095500" cy="1323724"/>
            <wp:effectExtent l="57150" t="57150" r="114300" b="1054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35201" t="35829" r="35319" b="25862"/>
                    <a:stretch/>
                  </pic:blipFill>
                  <pic:spPr bwMode="auto">
                    <a:xfrm>
                      <a:off x="0" y="0"/>
                      <a:ext cx="2109826" cy="1332774"/>
                    </a:xfrm>
                    <a:prstGeom prst="rect">
                      <a:avLst/>
                    </a:prstGeom>
                    <a:ln>
                      <a:solidFill>
                        <a:schemeClr val="tx1"/>
                      </a:solidFill>
                    </a:ln>
                    <a:effectLst>
                      <a:outerShdw blurRad="50800" dist="38100" dir="2700000" algn="tl"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DDE73EC" w14:textId="77777777" w:rsidR="003D32CD" w:rsidRDefault="003D32CD" w:rsidP="003D32CD">
      <w:pPr>
        <w:jc w:val="center"/>
        <w:rPr>
          <w:i/>
          <w:sz w:val="20"/>
        </w:rPr>
      </w:pPr>
      <w:r>
        <w:rPr>
          <w:b/>
          <w:sz w:val="20"/>
        </w:rPr>
        <w:t xml:space="preserve">Fig. </w:t>
      </w:r>
      <w:r w:rsidR="007953B4">
        <w:rPr>
          <w:b/>
          <w:sz w:val="20"/>
        </w:rPr>
        <w:t>8</w:t>
      </w:r>
      <w:r>
        <w:rPr>
          <w:b/>
          <w:sz w:val="20"/>
        </w:rPr>
        <w:t xml:space="preserve">: </w:t>
      </w:r>
      <w:r w:rsidR="00797277">
        <w:rPr>
          <w:i/>
          <w:sz w:val="20"/>
        </w:rPr>
        <w:t>Search Asset page.</w:t>
      </w:r>
    </w:p>
    <w:p w14:paraId="2A11E6E6" w14:textId="77777777" w:rsidR="007953B4" w:rsidRDefault="007953B4" w:rsidP="003D32CD">
      <w:pPr>
        <w:jc w:val="center"/>
        <w:rPr>
          <w:i/>
          <w:sz w:val="20"/>
        </w:rPr>
      </w:pPr>
    </w:p>
    <w:p w14:paraId="0BD3C7F2" w14:textId="77777777" w:rsidR="00815FE7" w:rsidRDefault="00DE5EBA" w:rsidP="003D32CD">
      <w:pPr>
        <w:jc w:val="center"/>
        <w:rPr>
          <w:i/>
          <w:sz w:val="20"/>
        </w:rPr>
      </w:pPr>
      <w:r>
        <w:rPr>
          <w:i/>
          <w:noProof/>
          <w:sz w:val="20"/>
          <w:lang w:val="en-US"/>
        </w:rPr>
        <w:lastRenderedPageBreak/>
        <w:drawing>
          <wp:inline distT="0" distB="0" distL="0" distR="0" wp14:anchorId="0EF634A8" wp14:editId="164ECC27">
            <wp:extent cx="2915193" cy="2476500"/>
            <wp:effectExtent l="76200" t="38100" r="76200" b="114300"/>
            <wp:docPr id="54" name="Picture 54" descr="D:\paper\Pics_thesis\asset5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aper\Pics_thesis\asset5300.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2719" cy="2482893"/>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56AA3FD7" w14:textId="77777777" w:rsidR="00DE5EBA" w:rsidRDefault="00DE5EBA" w:rsidP="003D32CD">
      <w:pPr>
        <w:jc w:val="center"/>
        <w:rPr>
          <w:i/>
          <w:sz w:val="20"/>
        </w:rPr>
      </w:pPr>
    </w:p>
    <w:p w14:paraId="5C600C65" w14:textId="77777777" w:rsidR="00580396" w:rsidRDefault="00403C2E" w:rsidP="003D32CD">
      <w:pPr>
        <w:jc w:val="center"/>
        <w:rPr>
          <w:i/>
          <w:sz w:val="20"/>
        </w:rPr>
      </w:pPr>
      <w:r w:rsidRPr="00403C2E">
        <w:rPr>
          <w:b/>
          <w:sz w:val="20"/>
        </w:rPr>
        <w:t xml:space="preserve">Fig. </w:t>
      </w:r>
      <w:r w:rsidR="007953B4">
        <w:rPr>
          <w:b/>
          <w:sz w:val="20"/>
        </w:rPr>
        <w:t>9</w:t>
      </w:r>
      <w:r w:rsidRPr="00403C2E">
        <w:rPr>
          <w:b/>
          <w:sz w:val="20"/>
        </w:rPr>
        <w:t>:</w:t>
      </w:r>
      <w:r>
        <w:rPr>
          <w:b/>
          <w:sz w:val="20"/>
        </w:rPr>
        <w:t xml:space="preserve"> </w:t>
      </w:r>
      <w:r w:rsidRPr="00403C2E">
        <w:rPr>
          <w:i/>
          <w:sz w:val="20"/>
        </w:rPr>
        <w:t xml:space="preserve">Add </w:t>
      </w:r>
      <w:r w:rsidR="00055F9A">
        <w:rPr>
          <w:i/>
          <w:sz w:val="20"/>
        </w:rPr>
        <w:t xml:space="preserve">New </w:t>
      </w:r>
      <w:r w:rsidRPr="00403C2E">
        <w:rPr>
          <w:i/>
          <w:sz w:val="20"/>
        </w:rPr>
        <w:t>Asset Page</w:t>
      </w:r>
    </w:p>
    <w:p w14:paraId="6BC8711B" w14:textId="77777777" w:rsidR="00055D2F" w:rsidRPr="00403C2E" w:rsidRDefault="00055D2F" w:rsidP="003D32CD">
      <w:pPr>
        <w:jc w:val="center"/>
        <w:rPr>
          <w:b/>
          <w:sz w:val="20"/>
        </w:rPr>
      </w:pPr>
    </w:p>
    <w:p w14:paraId="03A800AA" w14:textId="77777777" w:rsidR="0027292C" w:rsidRPr="00526C28" w:rsidRDefault="0027292C" w:rsidP="00526C28">
      <w:pPr>
        <w:rPr>
          <w:sz w:val="20"/>
        </w:rPr>
      </w:pPr>
      <w:r w:rsidRPr="00526C28">
        <w:rPr>
          <w:sz w:val="20"/>
        </w:rPr>
        <w:t xml:space="preserve">The Admin can </w:t>
      </w:r>
      <w:r w:rsidR="00E47C95">
        <w:rPr>
          <w:sz w:val="20"/>
        </w:rPr>
        <w:t>alter</w:t>
      </w:r>
      <w:r w:rsidRPr="00526C28">
        <w:rPr>
          <w:sz w:val="20"/>
        </w:rPr>
        <w:t xml:space="preserve"> the data in the master</w:t>
      </w:r>
      <w:r w:rsidR="00E47C95">
        <w:rPr>
          <w:sz w:val="20"/>
        </w:rPr>
        <w:t xml:space="preserve"> table</w:t>
      </w:r>
      <w:r w:rsidRPr="00526C28">
        <w:rPr>
          <w:sz w:val="20"/>
        </w:rPr>
        <w:t>'s form as shown below. The master data is the one which is constant for all the assets and appear</w:t>
      </w:r>
      <w:r w:rsidR="005A4B79">
        <w:rPr>
          <w:sz w:val="20"/>
        </w:rPr>
        <w:t>s</w:t>
      </w:r>
      <w:r w:rsidRPr="00526C28">
        <w:rPr>
          <w:sz w:val="20"/>
        </w:rPr>
        <w:t xml:space="preserve"> in dropdown boxes while the transactions are the ones which keep changing for each asset. The data in the master table which is activated will be shown on the map. Once the master data is deactivated it is no longer seen as information of the asset on the map though it is still stored in the database. This gives a freedom to choose the right number of parameters to define an asset. There are 12 master tables </w:t>
      </w:r>
      <w:r w:rsidR="00E47C95">
        <w:rPr>
          <w:sz w:val="20"/>
        </w:rPr>
        <w:t>required</w:t>
      </w:r>
      <w:r w:rsidRPr="00526C28">
        <w:rPr>
          <w:sz w:val="20"/>
        </w:rPr>
        <w:t xml:space="preserve"> to </w:t>
      </w:r>
      <w:r w:rsidR="00E47C95">
        <w:rPr>
          <w:sz w:val="20"/>
        </w:rPr>
        <w:t>exactly define an</w:t>
      </w:r>
      <w:r w:rsidRPr="00526C28">
        <w:rPr>
          <w:sz w:val="20"/>
        </w:rPr>
        <w:t xml:space="preserve"> infrastructure asset.</w:t>
      </w:r>
      <w:r w:rsidR="00E47C95">
        <w:rPr>
          <w:sz w:val="20"/>
        </w:rPr>
        <w:t xml:space="preserve"> It helps in maintaining the health of the asset and schedule maintenance.</w:t>
      </w:r>
    </w:p>
    <w:p w14:paraId="5F2E23F1" w14:textId="77777777" w:rsidR="0027292C" w:rsidRDefault="00DE5EBA" w:rsidP="00580396">
      <w:pPr>
        <w:jc w:val="center"/>
        <w:rPr>
          <w:sz w:val="20"/>
        </w:rPr>
      </w:pPr>
      <w:r>
        <w:rPr>
          <w:noProof/>
          <w:sz w:val="20"/>
          <w:lang w:val="en-US"/>
        </w:rPr>
        <w:drawing>
          <wp:inline distT="0" distB="0" distL="0" distR="0" wp14:anchorId="67FAB3B4" wp14:editId="17CD01CB">
            <wp:extent cx="2884394" cy="2228850"/>
            <wp:effectExtent l="76200" t="38100" r="68580" b="114300"/>
            <wp:docPr id="56" name="Picture 56" descr="D:\paper\Pics_thesis\Asset4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aper\Pics_thesis\Asset4300.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6143" cy="2230202"/>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0825B882" w14:textId="77777777" w:rsidR="00580396" w:rsidRDefault="007953B4" w:rsidP="00580396">
      <w:pPr>
        <w:jc w:val="center"/>
        <w:rPr>
          <w:i/>
          <w:sz w:val="20"/>
        </w:rPr>
      </w:pPr>
      <w:r>
        <w:rPr>
          <w:b/>
          <w:sz w:val="20"/>
        </w:rPr>
        <w:t>Fig. 10</w:t>
      </w:r>
      <w:r w:rsidR="00580396" w:rsidRPr="00580396">
        <w:rPr>
          <w:b/>
          <w:sz w:val="20"/>
        </w:rPr>
        <w:t>:</w:t>
      </w:r>
      <w:r w:rsidR="00580396">
        <w:rPr>
          <w:b/>
          <w:sz w:val="20"/>
        </w:rPr>
        <w:t xml:space="preserve"> </w:t>
      </w:r>
      <w:r w:rsidR="00580396">
        <w:rPr>
          <w:i/>
          <w:sz w:val="20"/>
        </w:rPr>
        <w:t xml:space="preserve">Master </w:t>
      </w:r>
      <w:r w:rsidR="00E634F3">
        <w:rPr>
          <w:i/>
          <w:sz w:val="20"/>
        </w:rPr>
        <w:t xml:space="preserve">table </w:t>
      </w:r>
      <w:r w:rsidR="00580396">
        <w:rPr>
          <w:i/>
          <w:sz w:val="20"/>
        </w:rPr>
        <w:t>Page</w:t>
      </w:r>
      <w:r w:rsidR="00E634F3">
        <w:rPr>
          <w:i/>
          <w:sz w:val="20"/>
        </w:rPr>
        <w:t xml:space="preserve"> of</w:t>
      </w:r>
      <w:r w:rsidR="00580396">
        <w:rPr>
          <w:i/>
          <w:sz w:val="20"/>
        </w:rPr>
        <w:t xml:space="preserve"> Asset Groups</w:t>
      </w:r>
    </w:p>
    <w:p w14:paraId="2A24128B" w14:textId="77777777" w:rsidR="00580396" w:rsidRPr="00580396" w:rsidRDefault="00580396" w:rsidP="00580396">
      <w:pPr>
        <w:jc w:val="center"/>
        <w:rPr>
          <w:i/>
          <w:sz w:val="20"/>
        </w:rPr>
      </w:pPr>
    </w:p>
    <w:p w14:paraId="44E824A1" w14:textId="77777777" w:rsidR="0027292C" w:rsidRDefault="0027292C" w:rsidP="00526C28">
      <w:pPr>
        <w:rPr>
          <w:sz w:val="20"/>
        </w:rPr>
      </w:pPr>
      <w:r w:rsidRPr="00526C28">
        <w:rPr>
          <w:sz w:val="20"/>
        </w:rPr>
        <w:t xml:space="preserve">It tracks remote assets on map. The spatial manipulations can be done using filtering based on the condition, status or asset group or all three together. This allows </w:t>
      </w:r>
      <w:r w:rsidR="00337C7B">
        <w:rPr>
          <w:sz w:val="20"/>
        </w:rPr>
        <w:t xml:space="preserve">anyone </w:t>
      </w:r>
      <w:r w:rsidRPr="00526C28">
        <w:rPr>
          <w:sz w:val="20"/>
        </w:rPr>
        <w:t xml:space="preserve">to have a visualization of all the assets. It can lead to a better view of the condition and status of assets spread over a region. It also increases the ability to report on the status and condition of assets and to determine strategies </w:t>
      </w:r>
      <w:r w:rsidR="00337C7B">
        <w:rPr>
          <w:sz w:val="20"/>
        </w:rPr>
        <w:t>for</w:t>
      </w:r>
      <w:r w:rsidRPr="00526C28">
        <w:rPr>
          <w:sz w:val="20"/>
        </w:rPr>
        <w:t xml:space="preserve"> improv</w:t>
      </w:r>
      <w:r w:rsidR="00337C7B">
        <w:rPr>
          <w:sz w:val="20"/>
        </w:rPr>
        <w:t>ing</w:t>
      </w:r>
      <w:r w:rsidRPr="00526C28">
        <w:rPr>
          <w:sz w:val="20"/>
        </w:rPr>
        <w:t xml:space="preserve"> their performance. The map shows the real </w:t>
      </w:r>
      <w:r w:rsidRPr="00526C28">
        <w:rPr>
          <w:sz w:val="20"/>
        </w:rPr>
        <w:t xml:space="preserve">time visibility of assets which lack in traditional asset management systems. </w:t>
      </w:r>
    </w:p>
    <w:p w14:paraId="18D20EEE" w14:textId="77777777" w:rsidR="00DE5EBA" w:rsidRPr="00526C28" w:rsidRDefault="00DE5EBA" w:rsidP="00526C28">
      <w:pPr>
        <w:rPr>
          <w:sz w:val="20"/>
        </w:rPr>
      </w:pPr>
    </w:p>
    <w:p w14:paraId="4D937D27" w14:textId="77777777" w:rsidR="0027292C" w:rsidRDefault="00DE5EBA" w:rsidP="00526C28">
      <w:pPr>
        <w:rPr>
          <w:sz w:val="20"/>
        </w:rPr>
      </w:pPr>
      <w:r>
        <w:rPr>
          <w:noProof/>
          <w:sz w:val="20"/>
          <w:lang w:val="en-US"/>
        </w:rPr>
        <w:drawing>
          <wp:inline distT="0" distB="0" distL="0" distR="0" wp14:anchorId="2ECA96D3" wp14:editId="2D08DA78">
            <wp:extent cx="2886075" cy="1758702"/>
            <wp:effectExtent l="76200" t="38100" r="66675" b="108585"/>
            <wp:docPr id="57" name="Picture 57" descr="D:\paper\Pics_thesis\asset6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aper\Pics_thesis\asset6300.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6075" cy="1758702"/>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2E351FF4" w14:textId="77777777" w:rsidR="00DE5EBA" w:rsidRDefault="00DE5EBA" w:rsidP="00526C28">
      <w:pPr>
        <w:rPr>
          <w:sz w:val="20"/>
        </w:rPr>
      </w:pPr>
    </w:p>
    <w:p w14:paraId="4717A4DD" w14:textId="77777777" w:rsidR="00815FE7" w:rsidRDefault="00815FE7" w:rsidP="00815FE7">
      <w:pPr>
        <w:jc w:val="center"/>
        <w:rPr>
          <w:i/>
          <w:sz w:val="20"/>
        </w:rPr>
      </w:pPr>
      <w:r w:rsidRPr="00580396">
        <w:rPr>
          <w:b/>
          <w:sz w:val="20"/>
        </w:rPr>
        <w:t xml:space="preserve">Fig. </w:t>
      </w:r>
      <w:r w:rsidR="007953B4">
        <w:rPr>
          <w:b/>
          <w:sz w:val="20"/>
        </w:rPr>
        <w:t>11</w:t>
      </w:r>
      <w:r w:rsidRPr="00580396">
        <w:rPr>
          <w:b/>
          <w:sz w:val="20"/>
        </w:rPr>
        <w:t>:</w:t>
      </w:r>
      <w:r>
        <w:rPr>
          <w:b/>
          <w:sz w:val="20"/>
        </w:rPr>
        <w:t xml:space="preserve"> </w:t>
      </w:r>
      <w:r>
        <w:rPr>
          <w:i/>
          <w:sz w:val="20"/>
        </w:rPr>
        <w:t>Asset location</w:t>
      </w:r>
    </w:p>
    <w:p w14:paraId="711C883A" w14:textId="77777777" w:rsidR="007953B4" w:rsidRDefault="007953B4" w:rsidP="00815FE7">
      <w:pPr>
        <w:jc w:val="center"/>
        <w:rPr>
          <w:i/>
          <w:sz w:val="20"/>
        </w:rPr>
      </w:pPr>
    </w:p>
    <w:p w14:paraId="6EA30005" w14:textId="77777777" w:rsidR="008C584D" w:rsidRDefault="008325FB" w:rsidP="008C584D">
      <w:pPr>
        <w:jc w:val="center"/>
        <w:rPr>
          <w:i/>
          <w:sz w:val="20"/>
        </w:rPr>
      </w:pPr>
      <w:r>
        <w:rPr>
          <w:i/>
          <w:noProof/>
          <w:sz w:val="20"/>
          <w:lang w:val="en-US"/>
        </w:rPr>
        <w:drawing>
          <wp:inline distT="0" distB="0" distL="0" distR="0" wp14:anchorId="47B201D0" wp14:editId="12FC68B3">
            <wp:extent cx="2814517" cy="1638300"/>
            <wp:effectExtent l="76200" t="38100" r="81280" b="114300"/>
            <wp:docPr id="58" name="Picture 58" descr="D:\paper\Pics_thesis\Asset Details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aper\Pics_thesis\Asset Details300.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1666" t="9269" r="42501" b="18427"/>
                    <a:stretch/>
                  </pic:blipFill>
                  <pic:spPr bwMode="auto">
                    <a:xfrm>
                      <a:off x="0" y="0"/>
                      <a:ext cx="2819454" cy="1641174"/>
                    </a:xfrm>
                    <a:prstGeom prst="rect">
                      <a:avLst/>
                    </a:prstGeom>
                    <a:noFill/>
                    <a:ln w="12700" cap="flat" cmpd="sng" algn="ctr">
                      <a:solidFill>
                        <a:sysClr val="windowText" lastClr="000000"/>
                      </a:solidFill>
                      <a:prstDash val="solid"/>
                      <a:round/>
                      <a:headEnd type="none" w="med" len="med"/>
                      <a:tailEnd type="none" w="med" len="med"/>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E44AFD5" w14:textId="77777777" w:rsidR="00815FE7" w:rsidRPr="008C584D" w:rsidRDefault="008C584D" w:rsidP="00815FE7">
      <w:pPr>
        <w:jc w:val="center"/>
        <w:rPr>
          <w:i/>
          <w:sz w:val="20"/>
        </w:rPr>
      </w:pPr>
      <w:r>
        <w:rPr>
          <w:b/>
          <w:sz w:val="20"/>
        </w:rPr>
        <w:t>Fig. 1</w:t>
      </w:r>
      <w:r w:rsidR="007953B4">
        <w:rPr>
          <w:b/>
          <w:sz w:val="20"/>
        </w:rPr>
        <w:t>2</w:t>
      </w:r>
      <w:r>
        <w:rPr>
          <w:b/>
          <w:sz w:val="20"/>
        </w:rPr>
        <w:t xml:space="preserve">: </w:t>
      </w:r>
      <w:r>
        <w:rPr>
          <w:i/>
          <w:sz w:val="20"/>
        </w:rPr>
        <w:t>Info Window</w:t>
      </w:r>
    </w:p>
    <w:p w14:paraId="2C1A6D80" w14:textId="77777777" w:rsidR="00F12B03" w:rsidRDefault="00F12B03" w:rsidP="00526C28">
      <w:pPr>
        <w:rPr>
          <w:sz w:val="20"/>
        </w:rPr>
      </w:pPr>
    </w:p>
    <w:p w14:paraId="0CE7895E" w14:textId="77777777" w:rsidR="00F12B03" w:rsidRDefault="008325FB" w:rsidP="008C584D">
      <w:pPr>
        <w:jc w:val="center"/>
        <w:rPr>
          <w:sz w:val="20"/>
        </w:rPr>
      </w:pPr>
      <w:r>
        <w:rPr>
          <w:noProof/>
          <w:sz w:val="20"/>
          <w:lang w:val="en-US"/>
        </w:rPr>
        <w:drawing>
          <wp:inline distT="0" distB="0" distL="0" distR="0" wp14:anchorId="78495039" wp14:editId="2F979990">
            <wp:extent cx="2711979" cy="2733675"/>
            <wp:effectExtent l="76200" t="38100" r="69850" b="104775"/>
            <wp:docPr id="59" name="Picture 59" descr="D:\paper\Pics_thesis\AssetInfo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aper\Pics_thesis\AssetInfo300.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1979" cy="2733675"/>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298D81AA" w14:textId="77777777" w:rsidR="008325FB" w:rsidRDefault="008325FB" w:rsidP="008C584D">
      <w:pPr>
        <w:jc w:val="center"/>
        <w:rPr>
          <w:sz w:val="20"/>
        </w:rPr>
      </w:pPr>
    </w:p>
    <w:p w14:paraId="34B4182C" w14:textId="77777777" w:rsidR="00F12B03" w:rsidRDefault="00F12B03" w:rsidP="00F12B03">
      <w:pPr>
        <w:jc w:val="center"/>
        <w:rPr>
          <w:i/>
          <w:sz w:val="20"/>
        </w:rPr>
      </w:pPr>
      <w:r>
        <w:rPr>
          <w:b/>
          <w:sz w:val="20"/>
        </w:rPr>
        <w:t>Fig. 1</w:t>
      </w:r>
      <w:r w:rsidR="007953B4">
        <w:rPr>
          <w:b/>
          <w:sz w:val="20"/>
        </w:rPr>
        <w:t>3</w:t>
      </w:r>
      <w:r>
        <w:rPr>
          <w:b/>
          <w:sz w:val="20"/>
        </w:rPr>
        <w:t xml:space="preserve">: </w:t>
      </w:r>
      <w:r>
        <w:rPr>
          <w:i/>
          <w:sz w:val="20"/>
        </w:rPr>
        <w:t>Asset Details when clicked on Details button in the Info window.</w:t>
      </w:r>
    </w:p>
    <w:p w14:paraId="7C101969" w14:textId="77777777" w:rsidR="00F12B03" w:rsidRPr="00F12B03" w:rsidRDefault="00F12B03" w:rsidP="00F12B03">
      <w:pPr>
        <w:jc w:val="center"/>
        <w:rPr>
          <w:i/>
          <w:sz w:val="20"/>
        </w:rPr>
      </w:pPr>
    </w:p>
    <w:p w14:paraId="10ABD1A6" w14:textId="77777777" w:rsidR="0027292C" w:rsidRPr="00526C28" w:rsidRDefault="0027292C" w:rsidP="00526C28">
      <w:pPr>
        <w:rPr>
          <w:sz w:val="20"/>
        </w:rPr>
      </w:pPr>
      <w:r w:rsidRPr="00526C28">
        <w:rPr>
          <w:sz w:val="20"/>
        </w:rPr>
        <w:t>It d</w:t>
      </w:r>
      <w:r w:rsidR="00D56D21">
        <w:rPr>
          <w:sz w:val="20"/>
        </w:rPr>
        <w:t>raws</w:t>
      </w:r>
      <w:r w:rsidRPr="00526C28">
        <w:rPr>
          <w:sz w:val="20"/>
        </w:rPr>
        <w:t xml:space="preserve"> buffers </w:t>
      </w:r>
      <w:r w:rsidR="00D56D21">
        <w:rPr>
          <w:sz w:val="20"/>
        </w:rPr>
        <w:t>in a region</w:t>
      </w:r>
      <w:r w:rsidRPr="00526C28">
        <w:rPr>
          <w:sz w:val="20"/>
        </w:rPr>
        <w:t xml:space="preserve"> for nearest replacement possible if any damage occurs to </w:t>
      </w:r>
      <w:r w:rsidR="00D56D21">
        <w:rPr>
          <w:sz w:val="20"/>
        </w:rPr>
        <w:t>a particular</w:t>
      </w:r>
      <w:r w:rsidRPr="00526C28">
        <w:rPr>
          <w:sz w:val="20"/>
        </w:rPr>
        <w:t xml:space="preserve"> asset. A click on the map </w:t>
      </w:r>
      <w:r w:rsidR="005A4B79">
        <w:rPr>
          <w:sz w:val="20"/>
        </w:rPr>
        <w:t xml:space="preserve">will </w:t>
      </w:r>
      <w:r w:rsidRPr="00526C28">
        <w:rPr>
          <w:sz w:val="20"/>
        </w:rPr>
        <w:t xml:space="preserve">create a buffer; the assets lying </w:t>
      </w:r>
      <w:r w:rsidRPr="00526C28">
        <w:rPr>
          <w:sz w:val="20"/>
        </w:rPr>
        <w:lastRenderedPageBreak/>
        <w:t xml:space="preserve">inside the buffer are </w:t>
      </w:r>
      <w:r w:rsidR="00D56D21">
        <w:rPr>
          <w:sz w:val="20"/>
        </w:rPr>
        <w:t>mentioned</w:t>
      </w:r>
      <w:r w:rsidRPr="00526C28">
        <w:rPr>
          <w:sz w:val="20"/>
        </w:rPr>
        <w:t xml:space="preserve"> in </w:t>
      </w:r>
      <w:r w:rsidR="00D56D21">
        <w:rPr>
          <w:sz w:val="20"/>
        </w:rPr>
        <w:t xml:space="preserve">the </w:t>
      </w:r>
      <w:r w:rsidRPr="00526C28">
        <w:rPr>
          <w:sz w:val="20"/>
        </w:rPr>
        <w:t xml:space="preserve">console. </w:t>
      </w:r>
      <w:r w:rsidR="00D56D21">
        <w:rPr>
          <w:sz w:val="20"/>
        </w:rPr>
        <w:t>Searching of nearest assets</w:t>
      </w:r>
      <w:r w:rsidRPr="00526C28">
        <w:rPr>
          <w:sz w:val="20"/>
        </w:rPr>
        <w:t xml:space="preserve"> seems a fairly </w:t>
      </w:r>
      <w:r w:rsidR="00D56D21">
        <w:rPr>
          <w:sz w:val="20"/>
        </w:rPr>
        <w:t>tedious</w:t>
      </w:r>
      <w:r w:rsidRPr="00526C28">
        <w:rPr>
          <w:sz w:val="20"/>
        </w:rPr>
        <w:t xml:space="preserve"> operation when it comes to</w:t>
      </w:r>
      <w:r w:rsidR="00D56D21">
        <w:rPr>
          <w:sz w:val="20"/>
        </w:rPr>
        <w:t xml:space="preserve"> digging</w:t>
      </w:r>
      <w:r w:rsidRPr="00526C28">
        <w:rPr>
          <w:sz w:val="20"/>
        </w:rPr>
        <w:t xml:space="preserve"> huge data</w:t>
      </w:r>
      <w:r w:rsidR="00D56D21">
        <w:rPr>
          <w:sz w:val="20"/>
        </w:rPr>
        <w:t>,</w:t>
      </w:r>
      <w:r w:rsidRPr="00526C28">
        <w:rPr>
          <w:sz w:val="20"/>
        </w:rPr>
        <w:t xml:space="preserve"> while this system solves th</w:t>
      </w:r>
      <w:r w:rsidR="00D56D21">
        <w:rPr>
          <w:sz w:val="20"/>
        </w:rPr>
        <w:t>is issue</w:t>
      </w:r>
      <w:r w:rsidRPr="00526C28">
        <w:rPr>
          <w:sz w:val="20"/>
        </w:rPr>
        <w:t xml:space="preserve">. Looking up </w:t>
      </w:r>
      <w:r w:rsidR="00D56D21">
        <w:rPr>
          <w:sz w:val="20"/>
        </w:rPr>
        <w:t xml:space="preserve">location </w:t>
      </w:r>
      <w:r w:rsidRPr="00526C28">
        <w:rPr>
          <w:sz w:val="20"/>
        </w:rPr>
        <w:t xml:space="preserve">information </w:t>
      </w:r>
      <w:r w:rsidR="00D56D21">
        <w:rPr>
          <w:sz w:val="20"/>
        </w:rPr>
        <w:t xml:space="preserve">in the database and then identifying the assets inside the buffer </w:t>
      </w:r>
      <w:r w:rsidRPr="00526C28">
        <w:rPr>
          <w:sz w:val="20"/>
        </w:rPr>
        <w:t xml:space="preserve">is very time consuming and sometimes inaccurate. This is very advantageous </w:t>
      </w:r>
      <w:r w:rsidR="00D56D21">
        <w:rPr>
          <w:sz w:val="20"/>
        </w:rPr>
        <w:t>during accidental damages</w:t>
      </w:r>
      <w:r w:rsidRPr="00526C28">
        <w:rPr>
          <w:sz w:val="20"/>
        </w:rPr>
        <w:t xml:space="preserve">; working assets can be identified and </w:t>
      </w:r>
      <w:r w:rsidR="00D56D21">
        <w:rPr>
          <w:sz w:val="20"/>
        </w:rPr>
        <w:t xml:space="preserve">quickly </w:t>
      </w:r>
      <w:r w:rsidRPr="00526C28">
        <w:rPr>
          <w:sz w:val="20"/>
        </w:rPr>
        <w:t xml:space="preserve">replaced, greatly reducing the time consumption </w:t>
      </w:r>
      <w:r w:rsidR="00D56D21">
        <w:rPr>
          <w:sz w:val="20"/>
        </w:rPr>
        <w:t>and little hindrance to the on-going work</w:t>
      </w:r>
      <w:r w:rsidRPr="00526C28">
        <w:rPr>
          <w:sz w:val="20"/>
        </w:rPr>
        <w:t>.</w:t>
      </w:r>
    </w:p>
    <w:p w14:paraId="2A969490" w14:textId="77777777" w:rsidR="00526C28" w:rsidRDefault="001861CD" w:rsidP="007217E6">
      <w:pPr>
        <w:jc w:val="center"/>
        <w:rPr>
          <w:sz w:val="20"/>
        </w:rPr>
      </w:pPr>
      <w:r>
        <w:rPr>
          <w:noProof/>
          <w:sz w:val="20"/>
          <w:lang w:val="en-US"/>
        </w:rPr>
        <w:drawing>
          <wp:inline distT="0" distB="0" distL="0" distR="0" wp14:anchorId="65EAF0B8" wp14:editId="0121A0A8">
            <wp:extent cx="2750986" cy="2200275"/>
            <wp:effectExtent l="76200" t="38100" r="68580" b="104775"/>
            <wp:docPr id="2058" name="Picture 2058" descr="D:\paper\Pics_thesis\67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aper\Pics_thesis\67300.jpg"/>
                    <pic:cNvPicPr>
                      <a:picLocks noChangeAspect="1" noChangeArrowheads="1"/>
                    </pic:cNvPicPr>
                  </pic:nvPicPr>
                  <pic:blipFill rotWithShape="1">
                    <a:blip r:embed="rId23">
                      <a:extLst>
                        <a:ext uri="{28A0092B-C50C-407E-A947-70E740481C1C}">
                          <a14:useLocalDpi xmlns:a14="http://schemas.microsoft.com/office/drawing/2010/main" val="0"/>
                        </a:ext>
                      </a:extLst>
                    </a:blip>
                    <a:srcRect t="16670" r="51299"/>
                    <a:stretch/>
                  </pic:blipFill>
                  <pic:spPr bwMode="auto">
                    <a:xfrm>
                      <a:off x="0" y="0"/>
                      <a:ext cx="2752223" cy="2201264"/>
                    </a:xfrm>
                    <a:prstGeom prst="rect">
                      <a:avLst/>
                    </a:prstGeom>
                    <a:noFill/>
                    <a:ln w="12700">
                      <a:solidFill>
                        <a:schemeClr val="tx1"/>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DCE282F" w14:textId="77777777" w:rsidR="007217E6" w:rsidRDefault="007217E6" w:rsidP="007217E6">
      <w:pPr>
        <w:jc w:val="center"/>
        <w:rPr>
          <w:i/>
          <w:sz w:val="20"/>
        </w:rPr>
      </w:pPr>
      <w:r>
        <w:rPr>
          <w:b/>
          <w:sz w:val="20"/>
        </w:rPr>
        <w:t>Fig. 1</w:t>
      </w:r>
      <w:r w:rsidR="007953B4">
        <w:rPr>
          <w:b/>
          <w:sz w:val="20"/>
        </w:rPr>
        <w:t>4</w:t>
      </w:r>
      <w:r>
        <w:rPr>
          <w:b/>
          <w:sz w:val="20"/>
        </w:rPr>
        <w:t xml:space="preserve">: </w:t>
      </w:r>
      <w:r w:rsidR="00275A5F">
        <w:rPr>
          <w:i/>
          <w:sz w:val="20"/>
        </w:rPr>
        <w:t>Buffer Area for Nearest Replacement.</w:t>
      </w:r>
    </w:p>
    <w:p w14:paraId="18E8850B" w14:textId="77777777" w:rsidR="00275A5F" w:rsidRPr="007217E6" w:rsidRDefault="00275A5F" w:rsidP="007217E6">
      <w:pPr>
        <w:jc w:val="center"/>
        <w:rPr>
          <w:i/>
          <w:sz w:val="20"/>
        </w:rPr>
      </w:pPr>
    </w:p>
    <w:p w14:paraId="2B44B51D" w14:textId="77777777" w:rsidR="00526C28" w:rsidRDefault="00D56D21" w:rsidP="00526C28">
      <w:pPr>
        <w:rPr>
          <w:sz w:val="20"/>
        </w:rPr>
      </w:pPr>
      <w:r>
        <w:rPr>
          <w:sz w:val="20"/>
        </w:rPr>
        <w:t>Real</w:t>
      </w:r>
      <w:r w:rsidR="00526C28" w:rsidRPr="00526C28">
        <w:rPr>
          <w:sz w:val="20"/>
        </w:rPr>
        <w:t>-time auditing of the assets which are visible on the map</w:t>
      </w:r>
      <w:r>
        <w:rPr>
          <w:sz w:val="20"/>
        </w:rPr>
        <w:t xml:space="preserve"> can be performed using the system</w:t>
      </w:r>
      <w:r w:rsidR="00526C28" w:rsidRPr="00526C28">
        <w:rPr>
          <w:sz w:val="20"/>
        </w:rPr>
        <w:t>. The workers can update the database</w:t>
      </w:r>
      <w:bookmarkStart w:id="5" w:name="page11"/>
      <w:bookmarkEnd w:id="5"/>
      <w:r w:rsidR="00526C28" w:rsidRPr="00526C28">
        <w:rPr>
          <w:sz w:val="20"/>
        </w:rPr>
        <w:t xml:space="preserve"> while on the field. There is a need for this technology since most of the assets are vulnerable to damages while </w:t>
      </w:r>
      <w:r>
        <w:rPr>
          <w:sz w:val="20"/>
        </w:rPr>
        <w:t xml:space="preserve">they are </w:t>
      </w:r>
      <w:r w:rsidR="00526C28" w:rsidRPr="00526C28">
        <w:rPr>
          <w:sz w:val="20"/>
        </w:rPr>
        <w:t>on the field. Once the record of its status and condition is updated</w:t>
      </w:r>
      <w:r w:rsidR="005A4B79">
        <w:rPr>
          <w:sz w:val="20"/>
        </w:rPr>
        <w:t>,</w:t>
      </w:r>
      <w:r w:rsidR="00526C28" w:rsidRPr="00526C28">
        <w:rPr>
          <w:sz w:val="20"/>
        </w:rPr>
        <w:t xml:space="preserve"> it appears on the map immediately for further analysis using the updated data. Hence it </w:t>
      </w:r>
      <w:r>
        <w:rPr>
          <w:sz w:val="20"/>
        </w:rPr>
        <w:t>help</w:t>
      </w:r>
      <w:r w:rsidR="00526C28" w:rsidRPr="00526C28">
        <w:rPr>
          <w:sz w:val="20"/>
        </w:rPr>
        <w:t>s</w:t>
      </w:r>
      <w:r>
        <w:rPr>
          <w:sz w:val="20"/>
        </w:rPr>
        <w:t xml:space="preserve"> in</w:t>
      </w:r>
      <w:r w:rsidR="00526C28" w:rsidRPr="00526C28">
        <w:rPr>
          <w:sz w:val="20"/>
        </w:rPr>
        <w:t xml:space="preserve"> condition assessment and renewal planning. This helps in monitoring the health of the asset. </w:t>
      </w:r>
      <w:r w:rsidRPr="00526C28">
        <w:rPr>
          <w:sz w:val="20"/>
        </w:rPr>
        <w:t>This is extremely useful for predictive maintenance of the assets, and assessment strategies for infrastructure improvement.</w:t>
      </w:r>
      <w:r>
        <w:rPr>
          <w:sz w:val="20"/>
        </w:rPr>
        <w:t xml:space="preserve"> </w:t>
      </w:r>
      <w:r w:rsidR="00526C28" w:rsidRPr="00526C28">
        <w:rPr>
          <w:sz w:val="20"/>
        </w:rPr>
        <w:t>In case of criticality of an asset, it can be determined using subjective criteria and its impact can be studied. The info window is the door to the asset information. It sums up the entire data of master</w:t>
      </w:r>
      <w:r>
        <w:rPr>
          <w:sz w:val="20"/>
        </w:rPr>
        <w:t>s</w:t>
      </w:r>
      <w:r w:rsidR="00526C28" w:rsidRPr="00526C28">
        <w:rPr>
          <w:sz w:val="20"/>
        </w:rPr>
        <w:t xml:space="preserve"> and transaction</w:t>
      </w:r>
      <w:r>
        <w:rPr>
          <w:sz w:val="20"/>
        </w:rPr>
        <w:t>s</w:t>
      </w:r>
      <w:r w:rsidR="00526C28" w:rsidRPr="00526C28">
        <w:rPr>
          <w:sz w:val="20"/>
        </w:rPr>
        <w:t xml:space="preserve"> of the asset. Hence the life cycle of asset is </w:t>
      </w:r>
      <w:r>
        <w:rPr>
          <w:sz w:val="20"/>
        </w:rPr>
        <w:t>shown in this window</w:t>
      </w:r>
      <w:r w:rsidR="00526C28" w:rsidRPr="00526C28">
        <w:rPr>
          <w:sz w:val="20"/>
        </w:rPr>
        <w:t xml:space="preserve">. </w:t>
      </w:r>
    </w:p>
    <w:p w14:paraId="05E4E345" w14:textId="77777777" w:rsidR="00526C28" w:rsidRDefault="001861CD" w:rsidP="00275A5F">
      <w:pPr>
        <w:jc w:val="center"/>
        <w:rPr>
          <w:sz w:val="20"/>
        </w:rPr>
      </w:pPr>
      <w:r>
        <w:rPr>
          <w:noProof/>
          <w:sz w:val="20"/>
          <w:lang w:val="en-US"/>
        </w:rPr>
        <w:drawing>
          <wp:inline distT="0" distB="0" distL="0" distR="0" wp14:anchorId="021D1065" wp14:editId="300AB17C">
            <wp:extent cx="2076450" cy="2056093"/>
            <wp:effectExtent l="76200" t="38100" r="76200" b="116205"/>
            <wp:docPr id="2060" name="Picture 2060" descr="D:\paper\Pics_thesis\56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paper\Pics_thesis\56300.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76450" cy="2056093"/>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38EF775A" w14:textId="77777777" w:rsidR="00275A5F" w:rsidRDefault="001861CD" w:rsidP="00275A5F">
      <w:pPr>
        <w:jc w:val="center"/>
        <w:rPr>
          <w:sz w:val="20"/>
        </w:rPr>
      </w:pPr>
      <w:r>
        <w:rPr>
          <w:noProof/>
          <w:sz w:val="20"/>
          <w:lang w:val="en-US"/>
        </w:rPr>
        <w:drawing>
          <wp:inline distT="0" distB="0" distL="0" distR="0" wp14:anchorId="2547A944" wp14:editId="49355E45">
            <wp:extent cx="2124075" cy="2103845"/>
            <wp:effectExtent l="76200" t="38100" r="66675" b="106045"/>
            <wp:docPr id="2061" name="Picture 2061" descr="D:\paper\Pics_thesis\3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paper\Pics_thesis\3300.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24075" cy="2103845"/>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55C294C1" w14:textId="77777777" w:rsidR="00275A5F" w:rsidRDefault="00275A5F" w:rsidP="00275A5F">
      <w:pPr>
        <w:jc w:val="center"/>
        <w:rPr>
          <w:i/>
          <w:sz w:val="20"/>
        </w:rPr>
      </w:pPr>
      <w:r>
        <w:rPr>
          <w:b/>
          <w:sz w:val="20"/>
        </w:rPr>
        <w:t>Fig. 1</w:t>
      </w:r>
      <w:r w:rsidR="007953B4">
        <w:rPr>
          <w:b/>
          <w:sz w:val="20"/>
        </w:rPr>
        <w:t>5</w:t>
      </w:r>
      <w:r>
        <w:rPr>
          <w:b/>
          <w:sz w:val="20"/>
        </w:rPr>
        <w:t xml:space="preserve"> &amp; 1</w:t>
      </w:r>
      <w:r w:rsidR="007953B4">
        <w:rPr>
          <w:b/>
          <w:sz w:val="20"/>
        </w:rPr>
        <w:t>6</w:t>
      </w:r>
      <w:r>
        <w:rPr>
          <w:b/>
          <w:sz w:val="20"/>
        </w:rPr>
        <w:t xml:space="preserve">: </w:t>
      </w:r>
      <w:r>
        <w:rPr>
          <w:i/>
          <w:sz w:val="20"/>
        </w:rPr>
        <w:t>Real time auditing: Before and after</w:t>
      </w:r>
    </w:p>
    <w:p w14:paraId="24D1A0E2" w14:textId="77777777" w:rsidR="00275A5F" w:rsidRPr="00275A5F" w:rsidRDefault="00275A5F" w:rsidP="00275A5F">
      <w:pPr>
        <w:jc w:val="center"/>
        <w:rPr>
          <w:i/>
          <w:sz w:val="20"/>
        </w:rPr>
      </w:pPr>
    </w:p>
    <w:p w14:paraId="1915BFBE" w14:textId="77777777" w:rsidR="00526C28" w:rsidRDefault="007E5EFE" w:rsidP="00526C28">
      <w:pPr>
        <w:rPr>
          <w:sz w:val="20"/>
        </w:rPr>
      </w:pPr>
      <w:r>
        <w:rPr>
          <w:sz w:val="20"/>
        </w:rPr>
        <w:t xml:space="preserve">Cost of travel from one place to another for each asset can be determined by this software. The API needs the Source, Destination and travel cost for each kilometre. The outcome of this is as shown in Fig below. The details </w:t>
      </w:r>
      <w:r w:rsidR="00F1289B">
        <w:rPr>
          <w:sz w:val="20"/>
        </w:rPr>
        <w:t xml:space="preserve">appearing on screen </w:t>
      </w:r>
      <w:r>
        <w:rPr>
          <w:sz w:val="20"/>
        </w:rPr>
        <w:t xml:space="preserve">can be very useful in understanding the cost and time taken to shift the assets. </w:t>
      </w:r>
      <w:r w:rsidR="00526C28" w:rsidRPr="00526C28">
        <w:rPr>
          <w:sz w:val="20"/>
        </w:rPr>
        <w:t xml:space="preserve">Another interesting feature is “Borrow” which is </w:t>
      </w:r>
      <w:r w:rsidR="00F1289B">
        <w:rPr>
          <w:sz w:val="20"/>
        </w:rPr>
        <w:t>used when someone orders for an asset</w:t>
      </w:r>
      <w:r w:rsidR="00526C28" w:rsidRPr="00526C28">
        <w:rPr>
          <w:sz w:val="20"/>
        </w:rPr>
        <w:t xml:space="preserve">. The expected or approximated travel cost and time is given by the system which can be very useful for scheduling the assets. This feature helps in having the assets route and schedule planned for the next assignment. </w:t>
      </w:r>
      <w:r w:rsidR="005A4B79">
        <w:rPr>
          <w:sz w:val="20"/>
        </w:rPr>
        <w:t>(</w:t>
      </w:r>
      <w:r w:rsidR="00526C28" w:rsidRPr="00526C28">
        <w:rPr>
          <w:sz w:val="20"/>
        </w:rPr>
        <w:t>The details of the asset along with any other specific damage alert or regular assessment of the asset can be mailed to authority using this application</w:t>
      </w:r>
      <w:r w:rsidR="005A4B79">
        <w:rPr>
          <w:sz w:val="20"/>
        </w:rPr>
        <w:t>)</w:t>
      </w:r>
      <w:r w:rsidR="00526C28" w:rsidRPr="00526C28">
        <w:rPr>
          <w:sz w:val="20"/>
        </w:rPr>
        <w:t xml:space="preserve">; a report is also generated and attached with it. </w:t>
      </w:r>
      <w:r w:rsidR="00F1289B">
        <w:rPr>
          <w:sz w:val="20"/>
        </w:rPr>
        <w:t xml:space="preserve">Or else only a report can be generated as a pdf and stored for future reference. </w:t>
      </w:r>
      <w:r w:rsidR="00526C28" w:rsidRPr="00526C28">
        <w:rPr>
          <w:sz w:val="20"/>
        </w:rPr>
        <w:t>Sharing data, like status and condition, can have a positive impact on the work force.</w:t>
      </w:r>
    </w:p>
    <w:p w14:paraId="726993FE" w14:textId="77777777" w:rsidR="00872E98" w:rsidRDefault="008325FB" w:rsidP="00872E98">
      <w:pPr>
        <w:jc w:val="center"/>
        <w:rPr>
          <w:sz w:val="20"/>
        </w:rPr>
      </w:pPr>
      <w:r>
        <w:rPr>
          <w:noProof/>
          <w:sz w:val="20"/>
          <w:lang w:val="en-US"/>
        </w:rPr>
        <w:drawing>
          <wp:inline distT="0" distB="0" distL="0" distR="0" wp14:anchorId="1F6E66FB" wp14:editId="6971682C">
            <wp:extent cx="1771650" cy="2414115"/>
            <wp:effectExtent l="76200" t="38100" r="76200" b="120015"/>
            <wp:docPr id="61" name="Picture 61" descr="D:\paper\Pics_thesis\1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aper\Pics_thesis\1300.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74094" cy="2417445"/>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575F6B69" w14:textId="77777777" w:rsidR="008325FB" w:rsidRDefault="008325FB" w:rsidP="00872E98">
      <w:pPr>
        <w:jc w:val="center"/>
        <w:rPr>
          <w:sz w:val="20"/>
        </w:rPr>
      </w:pPr>
    </w:p>
    <w:p w14:paraId="02A889F8" w14:textId="77777777" w:rsidR="00872E98" w:rsidRDefault="008325FB" w:rsidP="00872E98">
      <w:pPr>
        <w:jc w:val="center"/>
        <w:rPr>
          <w:sz w:val="20"/>
        </w:rPr>
      </w:pPr>
      <w:r>
        <w:rPr>
          <w:noProof/>
          <w:sz w:val="20"/>
          <w:lang w:val="en-US"/>
        </w:rPr>
        <w:lastRenderedPageBreak/>
        <w:drawing>
          <wp:inline distT="0" distB="0" distL="0" distR="0" wp14:anchorId="3EB65AA4" wp14:editId="74C02CAD">
            <wp:extent cx="2121776" cy="904875"/>
            <wp:effectExtent l="76200" t="38100" r="69215" b="104775"/>
            <wp:docPr id="62" name="Picture 62" descr="D:\paper\Pics_thesis\2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aper\Pics_thesis\2300.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21776" cy="904875"/>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16C19503" w14:textId="77777777" w:rsidR="008325FB" w:rsidRDefault="008325FB" w:rsidP="00872E98">
      <w:pPr>
        <w:jc w:val="center"/>
        <w:rPr>
          <w:sz w:val="20"/>
        </w:rPr>
      </w:pPr>
    </w:p>
    <w:p w14:paraId="1B7E4420" w14:textId="77777777" w:rsidR="00872E98" w:rsidRDefault="00872E98" w:rsidP="00872E98">
      <w:pPr>
        <w:jc w:val="center"/>
        <w:rPr>
          <w:i/>
          <w:sz w:val="20"/>
        </w:rPr>
      </w:pPr>
      <w:r>
        <w:rPr>
          <w:b/>
          <w:sz w:val="20"/>
        </w:rPr>
        <w:t>Fig. 17</w:t>
      </w:r>
      <w:r w:rsidR="007953B4">
        <w:rPr>
          <w:b/>
          <w:sz w:val="20"/>
        </w:rPr>
        <w:t xml:space="preserve"> &amp; 18</w:t>
      </w:r>
      <w:r>
        <w:rPr>
          <w:b/>
          <w:sz w:val="20"/>
        </w:rPr>
        <w:t xml:space="preserve">: </w:t>
      </w:r>
      <w:r>
        <w:rPr>
          <w:i/>
          <w:sz w:val="20"/>
        </w:rPr>
        <w:t xml:space="preserve">Details which appear when the source and destination are added using Autocomplete. </w:t>
      </w:r>
    </w:p>
    <w:p w14:paraId="5608344C" w14:textId="77777777" w:rsidR="008325FB" w:rsidRDefault="008325FB" w:rsidP="00872E98">
      <w:pPr>
        <w:jc w:val="center"/>
        <w:rPr>
          <w:i/>
          <w:sz w:val="20"/>
        </w:rPr>
      </w:pPr>
    </w:p>
    <w:p w14:paraId="13CB3C0D" w14:textId="77777777" w:rsidR="00872E98" w:rsidRDefault="008325FB" w:rsidP="00872E98">
      <w:pPr>
        <w:jc w:val="center"/>
        <w:rPr>
          <w:i/>
          <w:sz w:val="20"/>
        </w:rPr>
      </w:pPr>
      <w:r>
        <w:rPr>
          <w:i/>
          <w:noProof/>
          <w:sz w:val="20"/>
          <w:lang w:val="en-US"/>
        </w:rPr>
        <w:drawing>
          <wp:inline distT="0" distB="0" distL="0" distR="0" wp14:anchorId="0B7EE6A8" wp14:editId="1E636D9C">
            <wp:extent cx="2951285" cy="2019300"/>
            <wp:effectExtent l="76200" t="38100" r="78105" b="114300"/>
            <wp:docPr id="2048" name="Picture 2048" descr="D:\paper\Pics_thesis\4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aper\Pics_thesis\4300.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2129" cy="2019877"/>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76CB7C89" w14:textId="77777777" w:rsidR="008325FB" w:rsidRDefault="008325FB" w:rsidP="00872E98">
      <w:pPr>
        <w:jc w:val="center"/>
        <w:rPr>
          <w:i/>
          <w:sz w:val="20"/>
        </w:rPr>
      </w:pPr>
    </w:p>
    <w:p w14:paraId="77758E59" w14:textId="77777777" w:rsidR="00872E98" w:rsidRPr="008715B2" w:rsidRDefault="00872E98" w:rsidP="00872E98">
      <w:pPr>
        <w:jc w:val="center"/>
        <w:rPr>
          <w:i/>
          <w:sz w:val="20"/>
        </w:rPr>
      </w:pPr>
      <w:r>
        <w:rPr>
          <w:b/>
          <w:sz w:val="20"/>
        </w:rPr>
        <w:t>Fig. 1</w:t>
      </w:r>
      <w:r w:rsidR="007953B4">
        <w:rPr>
          <w:b/>
          <w:sz w:val="20"/>
        </w:rPr>
        <w:t>9</w:t>
      </w:r>
      <w:r>
        <w:rPr>
          <w:b/>
          <w:sz w:val="20"/>
        </w:rPr>
        <w:t xml:space="preserve">: </w:t>
      </w:r>
      <w:r>
        <w:rPr>
          <w:i/>
          <w:sz w:val="20"/>
        </w:rPr>
        <w:t>Route which appears on the map from Source to Destination</w:t>
      </w:r>
    </w:p>
    <w:p w14:paraId="73E2F2D3" w14:textId="77777777" w:rsidR="00872E98" w:rsidRDefault="00872E98" w:rsidP="00872E98">
      <w:pPr>
        <w:jc w:val="center"/>
        <w:rPr>
          <w:sz w:val="20"/>
        </w:rPr>
      </w:pPr>
    </w:p>
    <w:p w14:paraId="648A8AA7" w14:textId="77777777" w:rsidR="00275A5F" w:rsidRDefault="008325FB" w:rsidP="00F12B03">
      <w:pPr>
        <w:jc w:val="center"/>
        <w:rPr>
          <w:sz w:val="20"/>
        </w:rPr>
      </w:pPr>
      <w:r>
        <w:rPr>
          <w:noProof/>
          <w:sz w:val="20"/>
          <w:lang w:val="en-US"/>
        </w:rPr>
        <w:drawing>
          <wp:inline distT="0" distB="0" distL="0" distR="0" wp14:anchorId="6770C473" wp14:editId="6C2D5441">
            <wp:extent cx="2638425" cy="2422554"/>
            <wp:effectExtent l="76200" t="38100" r="66675" b="111125"/>
            <wp:docPr id="2051" name="Picture 2051" descr="D:\paper\Pics_thesis\7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paper\Pics_thesis\7300.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39963" cy="2423966"/>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31F60834" w14:textId="77777777" w:rsidR="001861CD" w:rsidRDefault="001861CD" w:rsidP="00F12B03">
      <w:pPr>
        <w:jc w:val="center"/>
        <w:rPr>
          <w:sz w:val="20"/>
        </w:rPr>
      </w:pPr>
    </w:p>
    <w:p w14:paraId="46A57D12" w14:textId="77777777" w:rsidR="00F12B03" w:rsidRDefault="007953B4" w:rsidP="00F12B03">
      <w:pPr>
        <w:jc w:val="center"/>
        <w:rPr>
          <w:i/>
          <w:sz w:val="20"/>
        </w:rPr>
      </w:pPr>
      <w:r>
        <w:rPr>
          <w:b/>
          <w:sz w:val="20"/>
        </w:rPr>
        <w:t>Fig. 20</w:t>
      </w:r>
      <w:r w:rsidR="00F12B03">
        <w:rPr>
          <w:b/>
          <w:sz w:val="20"/>
        </w:rPr>
        <w:t xml:space="preserve">: </w:t>
      </w:r>
      <w:r w:rsidR="00F12B03">
        <w:rPr>
          <w:i/>
          <w:sz w:val="20"/>
        </w:rPr>
        <w:t>Message can be emailed.</w:t>
      </w:r>
    </w:p>
    <w:p w14:paraId="55BBEEA2" w14:textId="77777777" w:rsidR="001861CD" w:rsidRDefault="001861CD" w:rsidP="00F12B03">
      <w:pPr>
        <w:jc w:val="center"/>
        <w:rPr>
          <w:i/>
          <w:sz w:val="20"/>
        </w:rPr>
      </w:pPr>
    </w:p>
    <w:p w14:paraId="25BEA78D" w14:textId="77777777" w:rsidR="008C584D" w:rsidRDefault="008325FB" w:rsidP="00F12B03">
      <w:pPr>
        <w:jc w:val="center"/>
        <w:rPr>
          <w:i/>
          <w:sz w:val="20"/>
        </w:rPr>
      </w:pPr>
      <w:r>
        <w:rPr>
          <w:i/>
          <w:noProof/>
          <w:sz w:val="20"/>
          <w:lang w:val="en-US"/>
        </w:rPr>
        <w:drawing>
          <wp:inline distT="0" distB="0" distL="0" distR="0" wp14:anchorId="220631B5" wp14:editId="62ADBC67">
            <wp:extent cx="2998959" cy="2085975"/>
            <wp:effectExtent l="76200" t="38100" r="68580" b="104775"/>
            <wp:docPr id="2049" name="Picture 2049" descr="D:\paper\Pics_thesis\5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aper\Pics_thesis\530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02441" cy="2088397"/>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1E2E98E0" w14:textId="77777777" w:rsidR="008C584D" w:rsidRDefault="008C584D" w:rsidP="008C584D">
      <w:pPr>
        <w:jc w:val="center"/>
        <w:rPr>
          <w:i/>
          <w:sz w:val="20"/>
        </w:rPr>
      </w:pPr>
      <w:r>
        <w:rPr>
          <w:b/>
          <w:sz w:val="20"/>
        </w:rPr>
        <w:t xml:space="preserve">Fig. </w:t>
      </w:r>
      <w:r w:rsidR="007953B4">
        <w:rPr>
          <w:b/>
          <w:sz w:val="20"/>
        </w:rPr>
        <w:t>21</w:t>
      </w:r>
      <w:r>
        <w:rPr>
          <w:b/>
          <w:sz w:val="20"/>
        </w:rPr>
        <w:t xml:space="preserve">: </w:t>
      </w:r>
      <w:r>
        <w:rPr>
          <w:i/>
          <w:sz w:val="20"/>
        </w:rPr>
        <w:t xml:space="preserve">Report </w:t>
      </w:r>
    </w:p>
    <w:p w14:paraId="7CAB9C3E" w14:textId="77777777" w:rsidR="006C495A" w:rsidRDefault="008325FB" w:rsidP="008C584D">
      <w:pPr>
        <w:jc w:val="center"/>
        <w:rPr>
          <w:i/>
          <w:sz w:val="20"/>
        </w:rPr>
      </w:pPr>
      <w:r>
        <w:rPr>
          <w:i/>
          <w:noProof/>
          <w:sz w:val="20"/>
          <w:lang w:val="en-US"/>
        </w:rPr>
        <w:drawing>
          <wp:inline distT="0" distB="0" distL="0" distR="0" wp14:anchorId="3E21987B" wp14:editId="29E37117">
            <wp:extent cx="2914650" cy="1095111"/>
            <wp:effectExtent l="76200" t="38100" r="76200" b="105410"/>
            <wp:docPr id="2050" name="Picture 2050" descr="D:\paper\Pics_thesis\6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paper\Pics_thesis\6300.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14650" cy="1095111"/>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5E95F2AE" w14:textId="77777777" w:rsidR="006C495A" w:rsidRDefault="007953B4" w:rsidP="006C495A">
      <w:pPr>
        <w:jc w:val="center"/>
        <w:rPr>
          <w:i/>
          <w:sz w:val="20"/>
        </w:rPr>
      </w:pPr>
      <w:r>
        <w:rPr>
          <w:b/>
          <w:sz w:val="20"/>
        </w:rPr>
        <w:t>Fig. 22</w:t>
      </w:r>
      <w:r w:rsidR="006C495A">
        <w:rPr>
          <w:b/>
          <w:sz w:val="20"/>
        </w:rPr>
        <w:t xml:space="preserve">: </w:t>
      </w:r>
      <w:r w:rsidR="006C495A">
        <w:rPr>
          <w:i/>
          <w:sz w:val="20"/>
        </w:rPr>
        <w:t>Email</w:t>
      </w:r>
    </w:p>
    <w:p w14:paraId="398BD64D" w14:textId="77777777" w:rsidR="006C495A" w:rsidRDefault="006C495A" w:rsidP="008C584D">
      <w:pPr>
        <w:jc w:val="center"/>
        <w:rPr>
          <w:i/>
          <w:sz w:val="20"/>
        </w:rPr>
      </w:pPr>
    </w:p>
    <w:p w14:paraId="44A920B0" w14:textId="77777777" w:rsidR="00526C28" w:rsidRDefault="00526C28" w:rsidP="00526C28">
      <w:pPr>
        <w:rPr>
          <w:sz w:val="20"/>
        </w:rPr>
      </w:pPr>
      <w:r w:rsidRPr="00526C28">
        <w:rPr>
          <w:sz w:val="20"/>
        </w:rPr>
        <w:t xml:space="preserve">The history of the asset will be of utmost importance to find or locate where the asset </w:t>
      </w:r>
      <w:r w:rsidR="00F1289B">
        <w:rPr>
          <w:sz w:val="20"/>
        </w:rPr>
        <w:t>has been scheduled</w:t>
      </w:r>
      <w:r w:rsidRPr="00526C28">
        <w:rPr>
          <w:sz w:val="20"/>
        </w:rPr>
        <w:t>. The history of the asset is shown on the map, along with its future scheduling. This will improve the planning of the assets and</w:t>
      </w:r>
      <w:r w:rsidR="00F1289B">
        <w:rPr>
          <w:sz w:val="20"/>
        </w:rPr>
        <w:t xml:space="preserve"> will</w:t>
      </w:r>
      <w:r w:rsidRPr="00526C28">
        <w:rPr>
          <w:sz w:val="20"/>
        </w:rPr>
        <w:t xml:space="preserve"> benefi</w:t>
      </w:r>
      <w:r w:rsidR="00F1289B">
        <w:rPr>
          <w:sz w:val="20"/>
        </w:rPr>
        <w:t>t</w:t>
      </w:r>
      <w:r w:rsidRPr="00526C28">
        <w:rPr>
          <w:sz w:val="20"/>
        </w:rPr>
        <w:t xml:space="preserve"> the organization. Any damage can be located back in the map improving the security of the asset. A special button is present for past and future scheduled location</w:t>
      </w:r>
      <w:r w:rsidR="00F1289B">
        <w:rPr>
          <w:sz w:val="20"/>
        </w:rPr>
        <w:t>s</w:t>
      </w:r>
      <w:r w:rsidRPr="00526C28">
        <w:rPr>
          <w:sz w:val="20"/>
        </w:rPr>
        <w:t xml:space="preserve"> of a particular asset which will show up accordingly. The ID of the asset should be filled to get the history of the asset. The database of past locations is updated each time the location of asset changes</w:t>
      </w:r>
      <w:r w:rsidR="005A4B79">
        <w:rPr>
          <w:sz w:val="20"/>
        </w:rPr>
        <w:t xml:space="preserve"> w</w:t>
      </w:r>
      <w:r w:rsidR="00F1289B">
        <w:rPr>
          <w:sz w:val="20"/>
        </w:rPr>
        <w:t>hile</w:t>
      </w:r>
      <w:r w:rsidRPr="00526C28">
        <w:rPr>
          <w:sz w:val="20"/>
        </w:rPr>
        <w:t xml:space="preserve"> the future schedules can be saved using the master table of History of Asset.</w:t>
      </w:r>
    </w:p>
    <w:p w14:paraId="2757DC2D" w14:textId="77777777" w:rsidR="00275A5F" w:rsidRDefault="001861CD" w:rsidP="00275A5F">
      <w:pPr>
        <w:jc w:val="center"/>
        <w:rPr>
          <w:sz w:val="20"/>
        </w:rPr>
      </w:pPr>
      <w:r>
        <w:rPr>
          <w:noProof/>
          <w:sz w:val="20"/>
          <w:lang w:val="en-US"/>
        </w:rPr>
        <w:drawing>
          <wp:inline distT="0" distB="0" distL="0" distR="0" wp14:anchorId="157640FF" wp14:editId="74A82E9B">
            <wp:extent cx="2771775" cy="1457325"/>
            <wp:effectExtent l="76200" t="38100" r="85725" b="123825"/>
            <wp:docPr id="2057" name="Picture 2057" descr="D:\paper\Pics_thesis\8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aper\Pics_thesis\8300.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81251" cy="1462307"/>
                    </a:xfrm>
                    <a:prstGeom prst="rect">
                      <a:avLst/>
                    </a:prstGeom>
                    <a:noFill/>
                    <a:ln w="12700">
                      <a:solidFill>
                        <a:schemeClr val="tx1"/>
                      </a:solidFill>
                    </a:ln>
                    <a:effectLst>
                      <a:outerShdw blurRad="50800" dist="38100" dir="5400000" algn="t" rotWithShape="0">
                        <a:prstClr val="black">
                          <a:alpha val="40000"/>
                        </a:prstClr>
                      </a:outerShdw>
                    </a:effectLst>
                  </pic:spPr>
                </pic:pic>
              </a:graphicData>
            </a:graphic>
          </wp:inline>
        </w:drawing>
      </w:r>
    </w:p>
    <w:p w14:paraId="70A674D3" w14:textId="77777777" w:rsidR="001861CD" w:rsidRDefault="001861CD" w:rsidP="00275A5F">
      <w:pPr>
        <w:jc w:val="center"/>
        <w:rPr>
          <w:sz w:val="20"/>
        </w:rPr>
      </w:pPr>
    </w:p>
    <w:p w14:paraId="3CDCB19F" w14:textId="77777777" w:rsidR="00526C28" w:rsidRPr="00275A5F" w:rsidRDefault="007953B4" w:rsidP="00275A5F">
      <w:pPr>
        <w:jc w:val="center"/>
        <w:rPr>
          <w:i/>
          <w:sz w:val="20"/>
        </w:rPr>
      </w:pPr>
      <w:r>
        <w:rPr>
          <w:b/>
          <w:sz w:val="20"/>
        </w:rPr>
        <w:t>Fig. 23</w:t>
      </w:r>
      <w:r w:rsidR="00275A5F">
        <w:rPr>
          <w:b/>
          <w:sz w:val="20"/>
        </w:rPr>
        <w:t xml:space="preserve">: </w:t>
      </w:r>
      <w:r w:rsidR="00275A5F" w:rsidRPr="00275A5F">
        <w:rPr>
          <w:i/>
          <w:sz w:val="20"/>
        </w:rPr>
        <w:t>Asset ID: 2 is shown along with its</w:t>
      </w:r>
      <w:r w:rsidR="00275A5F">
        <w:rPr>
          <w:b/>
          <w:i/>
          <w:sz w:val="20"/>
        </w:rPr>
        <w:t xml:space="preserve"> </w:t>
      </w:r>
      <w:r w:rsidR="00275A5F">
        <w:rPr>
          <w:i/>
          <w:sz w:val="20"/>
        </w:rPr>
        <w:t>past locations</w:t>
      </w:r>
    </w:p>
    <w:p w14:paraId="7996FB0C" w14:textId="77777777" w:rsidR="00275A5F" w:rsidRDefault="00275A5F" w:rsidP="00526C28">
      <w:pPr>
        <w:rPr>
          <w:sz w:val="20"/>
        </w:rPr>
      </w:pPr>
    </w:p>
    <w:p w14:paraId="3029F6D8" w14:textId="77777777" w:rsidR="00E15F5E" w:rsidRPr="00E15F5E" w:rsidRDefault="00E15F5E" w:rsidP="00E15F5E">
      <w:pPr>
        <w:pStyle w:val="ListParagraph"/>
        <w:numPr>
          <w:ilvl w:val="0"/>
          <w:numId w:val="4"/>
        </w:numPr>
        <w:jc w:val="center"/>
        <w:rPr>
          <w:b/>
          <w:sz w:val="20"/>
        </w:rPr>
      </w:pPr>
      <w:r w:rsidRPr="00E15F5E">
        <w:rPr>
          <w:b/>
          <w:sz w:val="20"/>
        </w:rPr>
        <w:t>Discussions</w:t>
      </w:r>
    </w:p>
    <w:p w14:paraId="54EF7D22" w14:textId="77777777" w:rsidR="00E15F5E" w:rsidRDefault="00E15F5E" w:rsidP="00E15F5E">
      <w:pPr>
        <w:pStyle w:val="ListParagraph"/>
        <w:ind w:left="360"/>
        <w:rPr>
          <w:b/>
        </w:rPr>
      </w:pPr>
    </w:p>
    <w:p w14:paraId="02A051D4" w14:textId="77777777" w:rsidR="00526C28" w:rsidRPr="00E15F5E" w:rsidRDefault="00526C28" w:rsidP="00E15F5E">
      <w:pPr>
        <w:rPr>
          <w:sz w:val="20"/>
        </w:rPr>
      </w:pPr>
      <w:r w:rsidRPr="00E15F5E">
        <w:rPr>
          <w:sz w:val="20"/>
        </w:rPr>
        <w:t xml:space="preserve">The system has a mature maintenance database that supports the life-cycle management functions for any </w:t>
      </w:r>
      <w:r w:rsidRPr="00E15F5E">
        <w:rPr>
          <w:sz w:val="20"/>
        </w:rPr>
        <w:lastRenderedPageBreak/>
        <w:t>kind of asset specifically designed to help infrastructure organizations efficiently and cost-effectively.</w:t>
      </w:r>
    </w:p>
    <w:p w14:paraId="5B6FE8A3" w14:textId="77777777" w:rsidR="00526C28" w:rsidRPr="00E15F5E" w:rsidRDefault="00526C28" w:rsidP="00E15F5E">
      <w:pPr>
        <w:rPr>
          <w:sz w:val="20"/>
        </w:rPr>
      </w:pPr>
      <w:r w:rsidRPr="00E15F5E">
        <w:rPr>
          <w:sz w:val="20"/>
        </w:rPr>
        <w:t>Data Validation &amp; User Management: There are built-in data validation and data consistency mechanisms which help to maintain clean data. User-based permissions keep data secure and safe by not allowing any random intrusion into the database. Interoperable: Simple system integration between any kinds of assets, groups, scheduling, accounting or financial system.</w:t>
      </w:r>
    </w:p>
    <w:p w14:paraId="6F3C9F03" w14:textId="77777777" w:rsidR="00526C28" w:rsidRPr="00E15F5E" w:rsidRDefault="00526C28" w:rsidP="00E15F5E">
      <w:pPr>
        <w:rPr>
          <w:sz w:val="20"/>
        </w:rPr>
      </w:pPr>
    </w:p>
    <w:p w14:paraId="03AD3938" w14:textId="77777777" w:rsidR="00526C28" w:rsidRPr="00E15F5E" w:rsidRDefault="00526C28" w:rsidP="00E15F5E">
      <w:pPr>
        <w:rPr>
          <w:sz w:val="20"/>
        </w:rPr>
      </w:pPr>
      <w:r w:rsidRPr="00E15F5E">
        <w:rPr>
          <w:sz w:val="20"/>
        </w:rPr>
        <w:t>The assets can be filtered based on condition</w:t>
      </w:r>
      <w:r w:rsidR="005A4B79">
        <w:rPr>
          <w:sz w:val="20"/>
        </w:rPr>
        <w:t>. T</w:t>
      </w:r>
      <w:r w:rsidRPr="00E15F5E">
        <w:rPr>
          <w:sz w:val="20"/>
        </w:rPr>
        <w:t>his will provide an understanding</w:t>
      </w:r>
      <w:r w:rsidR="005A4B79">
        <w:rPr>
          <w:sz w:val="20"/>
        </w:rPr>
        <w:t xml:space="preserve"> of</w:t>
      </w:r>
      <w:r w:rsidRPr="00E15F5E">
        <w:rPr>
          <w:sz w:val="20"/>
        </w:rPr>
        <w:t xml:space="preserve"> </w:t>
      </w:r>
      <w:r w:rsidR="00E92F03">
        <w:rPr>
          <w:sz w:val="20"/>
        </w:rPr>
        <w:t>the different assets</w:t>
      </w:r>
      <w:r w:rsidRPr="00E15F5E">
        <w:rPr>
          <w:sz w:val="20"/>
        </w:rPr>
        <w:t xml:space="preserve"> distributed in a region. The whole asset auditing can be done without surfing to different pages. An asset located spatially can be audited by just its location data. The Borrow tool estimates the approximate road distance and time to make the asset to travel from one place to another</w:t>
      </w:r>
      <w:r w:rsidR="00E92F03">
        <w:rPr>
          <w:sz w:val="20"/>
        </w:rPr>
        <w:t xml:space="preserve">. </w:t>
      </w:r>
      <w:r w:rsidRPr="00E15F5E">
        <w:rPr>
          <w:sz w:val="20"/>
        </w:rPr>
        <w:t>The Cost of the whole travel can also be calculated using an API. The options of Email and PDF help the user to record the details and enhance the reporting. The history is used for the trail of the asset.</w:t>
      </w:r>
      <w:r w:rsidR="005A4B79">
        <w:rPr>
          <w:sz w:val="20"/>
        </w:rPr>
        <w:t xml:space="preserve"> If </w:t>
      </w:r>
      <w:r w:rsidR="005A4B79" w:rsidRPr="00E15F5E">
        <w:rPr>
          <w:sz w:val="20"/>
        </w:rPr>
        <w:t>any</w:t>
      </w:r>
      <w:r w:rsidRPr="00E15F5E">
        <w:rPr>
          <w:sz w:val="20"/>
        </w:rPr>
        <w:t xml:space="preserve"> damage was done during the tenure of its location it can be traced back to its history.</w:t>
      </w:r>
    </w:p>
    <w:p w14:paraId="2778C807" w14:textId="77777777" w:rsidR="00526C28" w:rsidRPr="00E15F5E" w:rsidRDefault="00526C28" w:rsidP="00E15F5E">
      <w:pPr>
        <w:rPr>
          <w:sz w:val="20"/>
        </w:rPr>
      </w:pPr>
    </w:p>
    <w:p w14:paraId="5F9E6E3C" w14:textId="77777777" w:rsidR="00526C28" w:rsidRPr="00E15F5E" w:rsidRDefault="00526C28" w:rsidP="00E15F5E">
      <w:pPr>
        <w:rPr>
          <w:sz w:val="20"/>
        </w:rPr>
      </w:pPr>
      <w:r w:rsidRPr="00E15F5E">
        <w:rPr>
          <w:sz w:val="20"/>
        </w:rPr>
        <w:t>If the asset seems to move out of the buffer area then an alert in the form of an Email can be sent. This technology should be used in all organizations which deal with ground assets to keep their assets up to date and safeguard them.</w:t>
      </w:r>
    </w:p>
    <w:p w14:paraId="5BF7EEC1" w14:textId="77777777" w:rsidR="00526C28" w:rsidRPr="00E15F5E" w:rsidRDefault="00526C28" w:rsidP="00E15F5E">
      <w:pPr>
        <w:rPr>
          <w:sz w:val="20"/>
        </w:rPr>
      </w:pPr>
      <w:r w:rsidRPr="00E15F5E">
        <w:rPr>
          <w:sz w:val="20"/>
        </w:rPr>
        <w:t xml:space="preserve">Another huge advantage of using this software is that it has web services written which can be used for communicating with any device. It is highly compatible with any device. </w:t>
      </w:r>
    </w:p>
    <w:p w14:paraId="518F3EB9" w14:textId="77777777" w:rsidR="00526C28" w:rsidRDefault="00526C28" w:rsidP="00E15F5E">
      <w:pPr>
        <w:rPr>
          <w:sz w:val="20"/>
        </w:rPr>
      </w:pPr>
      <w:r w:rsidRPr="00E15F5E">
        <w:rPr>
          <w:sz w:val="20"/>
        </w:rPr>
        <w:t>It should also have better security levels. Another important factor could be that</w:t>
      </w:r>
      <w:r w:rsidR="005A4B79">
        <w:rPr>
          <w:sz w:val="20"/>
        </w:rPr>
        <w:t>-</w:t>
      </w:r>
      <w:r w:rsidRPr="00E15F5E">
        <w:rPr>
          <w:sz w:val="20"/>
        </w:rPr>
        <w:t xml:space="preserve"> it could be a challenge in the Software asset management systems to visualize it spatially.</w:t>
      </w:r>
    </w:p>
    <w:p w14:paraId="7F662C86" w14:textId="77777777" w:rsidR="00E15F5E" w:rsidRPr="00E15F5E" w:rsidRDefault="00E15F5E" w:rsidP="00E15F5E">
      <w:pPr>
        <w:rPr>
          <w:sz w:val="20"/>
        </w:rPr>
      </w:pPr>
    </w:p>
    <w:p w14:paraId="0DC71169" w14:textId="77777777" w:rsidR="00E15F5E" w:rsidRPr="00E15F5E" w:rsidRDefault="00E15F5E" w:rsidP="00E15F5E">
      <w:pPr>
        <w:rPr>
          <w:sz w:val="20"/>
        </w:rPr>
      </w:pPr>
      <w:r w:rsidRPr="00E15F5E">
        <w:rPr>
          <w:sz w:val="20"/>
        </w:rPr>
        <w:t xml:space="preserve">The future scopes of this system are that there can be a camera on the asset which can be switched on to monitor the movements of the asset and evaluate its performance without actually going on the field. Use of </w:t>
      </w:r>
      <w:r w:rsidR="009261F5">
        <w:rPr>
          <w:sz w:val="20"/>
        </w:rPr>
        <w:t>Artificial Intelligence</w:t>
      </w:r>
      <w:r w:rsidRPr="00E15F5E">
        <w:rPr>
          <w:sz w:val="20"/>
        </w:rPr>
        <w:t xml:space="preserve"> will be the trend in this century because of low cost sensors, easy connectivity, and cloud platform, processing and storage capabilities of huge data on big data platforms. IOT adds intelligence to automated workflows, control of assets, predictive maintenance</w:t>
      </w:r>
      <w:r w:rsidR="005A4B79">
        <w:rPr>
          <w:sz w:val="20"/>
        </w:rPr>
        <w:t>,</w:t>
      </w:r>
      <w:r w:rsidRPr="00E15F5E">
        <w:rPr>
          <w:sz w:val="20"/>
        </w:rPr>
        <w:t xml:space="preserve"> real time alerts and automation. </w:t>
      </w:r>
      <w:r w:rsidR="009261F5">
        <w:rPr>
          <w:sz w:val="20"/>
        </w:rPr>
        <w:t>It</w:t>
      </w:r>
      <w:r w:rsidRPr="00E15F5E">
        <w:rPr>
          <w:sz w:val="20"/>
        </w:rPr>
        <w:t xml:space="preserve"> will reduce labo</w:t>
      </w:r>
      <w:r w:rsidR="00E92F03">
        <w:rPr>
          <w:sz w:val="20"/>
        </w:rPr>
        <w:t>u</w:t>
      </w:r>
      <w:r w:rsidRPr="00E15F5E">
        <w:rPr>
          <w:sz w:val="20"/>
        </w:rPr>
        <w:t>r cost, reduce the time involved and improve efficiency by reducing human intervention, physical checks and periodic checks. Human intervention will be needed only in decision making. Machine learning and other advanced intelligence help in real time</w:t>
      </w:r>
      <w:r w:rsidR="005A4B79">
        <w:rPr>
          <w:sz w:val="20"/>
        </w:rPr>
        <w:t xml:space="preserve"> </w:t>
      </w:r>
      <w:r w:rsidRPr="00E15F5E">
        <w:rPr>
          <w:sz w:val="20"/>
        </w:rPr>
        <w:t xml:space="preserve">decision making. This will help the organization to overcome common challenges using innovative ideas. </w:t>
      </w:r>
      <w:r w:rsidR="009261F5">
        <w:rPr>
          <w:sz w:val="20"/>
        </w:rPr>
        <w:t>It</w:t>
      </w:r>
      <w:r w:rsidRPr="00E15F5E">
        <w:rPr>
          <w:sz w:val="20"/>
        </w:rPr>
        <w:t xml:space="preserve"> will also help to reduce unnecessary visits to spatially dispersed assets due to predictive maintenance.</w:t>
      </w:r>
    </w:p>
    <w:p w14:paraId="28F39F05" w14:textId="77777777" w:rsidR="00E15F5E" w:rsidRPr="00E15F5E" w:rsidRDefault="00E15F5E" w:rsidP="00E15F5E">
      <w:pPr>
        <w:rPr>
          <w:sz w:val="20"/>
        </w:rPr>
      </w:pPr>
    </w:p>
    <w:p w14:paraId="25284D4C" w14:textId="77777777" w:rsidR="00D70329" w:rsidRPr="00E15F5E" w:rsidRDefault="00D70329" w:rsidP="00D70329">
      <w:pPr>
        <w:pStyle w:val="ListParagraph"/>
        <w:numPr>
          <w:ilvl w:val="0"/>
          <w:numId w:val="4"/>
        </w:numPr>
        <w:jc w:val="center"/>
        <w:rPr>
          <w:b/>
          <w:sz w:val="20"/>
        </w:rPr>
      </w:pPr>
      <w:r w:rsidRPr="00E15F5E">
        <w:rPr>
          <w:b/>
          <w:sz w:val="20"/>
        </w:rPr>
        <w:t>C</w:t>
      </w:r>
      <w:r w:rsidR="00E15F5E">
        <w:rPr>
          <w:b/>
          <w:sz w:val="20"/>
        </w:rPr>
        <w:t>onclusion</w:t>
      </w:r>
    </w:p>
    <w:p w14:paraId="162A2538" w14:textId="77777777" w:rsidR="0022669A" w:rsidRDefault="0022669A" w:rsidP="0022669A"/>
    <w:p w14:paraId="69E28931" w14:textId="77777777" w:rsidR="00AC517F" w:rsidRPr="00E33979" w:rsidRDefault="00AC517F" w:rsidP="00CB631E">
      <w:pPr>
        <w:rPr>
          <w:sz w:val="20"/>
        </w:rPr>
      </w:pPr>
      <w:r w:rsidRPr="00AC517F">
        <w:rPr>
          <w:color w:val="000000"/>
          <w:sz w:val="20"/>
        </w:rPr>
        <w:t>We have developed an organized management system to reduce time invested in physical management thus reducing overall cost of maintenance</w:t>
      </w:r>
      <w:r w:rsidR="00E33979">
        <w:rPr>
          <w:color w:val="000000"/>
          <w:sz w:val="20"/>
        </w:rPr>
        <w:t xml:space="preserve">. </w:t>
      </w:r>
      <w:r w:rsidR="00E33979" w:rsidRPr="00E33979">
        <w:rPr>
          <w:color w:val="000000"/>
          <w:sz w:val="20"/>
        </w:rPr>
        <w:t>The unique characteristics of the system are as follows: a) the system can interact with any device e.g.: mobile or a Garmin; b) real time auditing of the assets can be done while the assets are visible on the map; c) a complete track of asset’s history is maintained for security monitoring; d) it can schedule  the maintenance; e) it can manage a geo-database with inconsistent input, without producing redundant data; f) it can perform analysis and reporting to identify faults and replacements if needed.</w:t>
      </w:r>
    </w:p>
    <w:p w14:paraId="32B61151" w14:textId="77777777" w:rsidR="00AC517F" w:rsidRDefault="00AC517F" w:rsidP="00CB631E">
      <w:pPr>
        <w:rPr>
          <w:sz w:val="20"/>
        </w:rPr>
      </w:pPr>
    </w:p>
    <w:p w14:paraId="0DC31537" w14:textId="77777777" w:rsidR="00CB631E" w:rsidRDefault="00CB631E" w:rsidP="00CB631E">
      <w:pPr>
        <w:rPr>
          <w:sz w:val="20"/>
        </w:rPr>
      </w:pPr>
      <w:r w:rsidRPr="00CB631E">
        <w:rPr>
          <w:sz w:val="20"/>
        </w:rPr>
        <w:t xml:space="preserve">Integration amongst stored data like the location, status, condition, history, and description has enabled easy access to the system. Utilizing asset management software that supports data flows </w:t>
      </w:r>
      <w:r w:rsidR="005A4B79">
        <w:rPr>
          <w:sz w:val="20"/>
        </w:rPr>
        <w:t xml:space="preserve">from </w:t>
      </w:r>
      <w:r w:rsidRPr="00CB631E">
        <w:rPr>
          <w:sz w:val="20"/>
        </w:rPr>
        <w:t xml:space="preserve">both the authority and </w:t>
      </w:r>
      <w:r w:rsidR="005A4B79">
        <w:rPr>
          <w:sz w:val="20"/>
        </w:rPr>
        <w:t xml:space="preserve">on </w:t>
      </w:r>
      <w:r w:rsidRPr="00CB631E">
        <w:rPr>
          <w:sz w:val="20"/>
        </w:rPr>
        <w:t>the field</w:t>
      </w:r>
      <w:r w:rsidR="005A4B79">
        <w:rPr>
          <w:sz w:val="20"/>
        </w:rPr>
        <w:t xml:space="preserve"> workers </w:t>
      </w:r>
      <w:r w:rsidRPr="00CB631E">
        <w:rPr>
          <w:sz w:val="20"/>
        </w:rPr>
        <w:t>greatly decreases the chance for data inconsistency.</w:t>
      </w:r>
    </w:p>
    <w:p w14:paraId="101188B8" w14:textId="77777777" w:rsidR="00CB631E" w:rsidRPr="00CB631E" w:rsidRDefault="00CB631E" w:rsidP="00CB631E">
      <w:pPr>
        <w:rPr>
          <w:sz w:val="20"/>
        </w:rPr>
      </w:pPr>
    </w:p>
    <w:p w14:paraId="0BB6B4FE" w14:textId="77777777" w:rsidR="00CB631E" w:rsidRDefault="00CB631E" w:rsidP="00CB631E">
      <w:pPr>
        <w:rPr>
          <w:sz w:val="20"/>
        </w:rPr>
      </w:pPr>
      <w:r w:rsidRPr="00CB631E">
        <w:rPr>
          <w:sz w:val="20"/>
        </w:rPr>
        <w:t>Since assets have a location data, maps have always been a better visualization method to catalogue an organization’s assets. Assets are interconnected and in proximity to other assets and features, even if their location is not fixed. It can render asset data on maps; analyse interconnectivity, proximity between them, and define other complex spatial relationships. The concept of predictive maintenance is achieved partially using this system. An organized management is achieved leading to less cost and less time consumption.</w:t>
      </w:r>
      <w:r w:rsidR="00E92F03">
        <w:rPr>
          <w:sz w:val="20"/>
        </w:rPr>
        <w:t xml:space="preserve"> </w:t>
      </w:r>
      <w:r w:rsidR="00E92F03" w:rsidRPr="00CB631E">
        <w:rPr>
          <w:sz w:val="20"/>
        </w:rPr>
        <w:t>Further scope for this work is by integrating advanced</w:t>
      </w:r>
      <w:r w:rsidR="00FF5CBB">
        <w:rPr>
          <w:sz w:val="20"/>
        </w:rPr>
        <w:t xml:space="preserve"> artificial intelligence </w:t>
      </w:r>
      <w:r w:rsidR="00E92F03" w:rsidRPr="00CB631E">
        <w:rPr>
          <w:sz w:val="20"/>
        </w:rPr>
        <w:t>in the system.</w:t>
      </w:r>
    </w:p>
    <w:p w14:paraId="7B4A25F3" w14:textId="77777777" w:rsidR="00604F58" w:rsidRDefault="00604F58" w:rsidP="00604F58">
      <w:pPr>
        <w:pStyle w:val="ListParagraph"/>
        <w:numPr>
          <w:ilvl w:val="0"/>
          <w:numId w:val="4"/>
        </w:numPr>
        <w:jc w:val="center"/>
        <w:rPr>
          <w:b/>
          <w:sz w:val="20"/>
        </w:rPr>
      </w:pPr>
      <w:r>
        <w:rPr>
          <w:b/>
          <w:sz w:val="20"/>
        </w:rPr>
        <w:t>Acknowledgement</w:t>
      </w:r>
    </w:p>
    <w:p w14:paraId="669EC586" w14:textId="77777777" w:rsidR="00604F58" w:rsidRDefault="00604F58" w:rsidP="00604F58">
      <w:pPr>
        <w:rPr>
          <w:sz w:val="20"/>
        </w:rPr>
      </w:pPr>
      <w:r>
        <w:rPr>
          <w:sz w:val="20"/>
        </w:rPr>
        <w:t xml:space="preserve">We would like to thank the Director of </w:t>
      </w:r>
      <w:r w:rsidR="00AD1515">
        <w:rPr>
          <w:sz w:val="20"/>
        </w:rPr>
        <w:t>Bharati Vidyapeeth Institute of Environment Education and Research</w:t>
      </w:r>
      <w:r>
        <w:rPr>
          <w:sz w:val="20"/>
        </w:rPr>
        <w:t xml:space="preserve"> </w:t>
      </w:r>
      <w:proofErr w:type="spellStart"/>
      <w:r>
        <w:rPr>
          <w:sz w:val="20"/>
        </w:rPr>
        <w:t>Dr.</w:t>
      </w:r>
      <w:proofErr w:type="spellEnd"/>
      <w:r>
        <w:rPr>
          <w:sz w:val="20"/>
        </w:rPr>
        <w:t xml:space="preserve"> </w:t>
      </w:r>
      <w:proofErr w:type="spellStart"/>
      <w:r>
        <w:rPr>
          <w:sz w:val="20"/>
        </w:rPr>
        <w:t>E</w:t>
      </w:r>
      <w:r w:rsidR="00E97BD3">
        <w:rPr>
          <w:sz w:val="20"/>
        </w:rPr>
        <w:t>rach</w:t>
      </w:r>
      <w:proofErr w:type="spellEnd"/>
      <w:r w:rsidR="00E97BD3">
        <w:rPr>
          <w:sz w:val="20"/>
        </w:rPr>
        <w:t xml:space="preserve"> </w:t>
      </w:r>
      <w:proofErr w:type="spellStart"/>
      <w:r w:rsidR="00E97BD3">
        <w:rPr>
          <w:sz w:val="20"/>
        </w:rPr>
        <w:t>Bharucha</w:t>
      </w:r>
      <w:proofErr w:type="spellEnd"/>
      <w:r w:rsidR="00E97BD3">
        <w:rPr>
          <w:sz w:val="20"/>
        </w:rPr>
        <w:t xml:space="preserve"> for his </w:t>
      </w:r>
      <w:r w:rsidRPr="003520EC">
        <w:rPr>
          <w:sz w:val="20"/>
        </w:rPr>
        <w:t>encouragement.</w:t>
      </w:r>
      <w:r w:rsidR="003520EC" w:rsidRPr="003520EC">
        <w:rPr>
          <w:sz w:val="20"/>
        </w:rPr>
        <w:t xml:space="preserve"> </w:t>
      </w:r>
    </w:p>
    <w:p w14:paraId="740C9565" w14:textId="77777777" w:rsidR="00FF5CBB" w:rsidRDefault="00FF5CBB" w:rsidP="00604F58">
      <w:pPr>
        <w:rPr>
          <w:sz w:val="20"/>
        </w:rPr>
      </w:pPr>
    </w:p>
    <w:p w14:paraId="21CC3D3A" w14:textId="77777777" w:rsidR="00FF5CBB" w:rsidRDefault="00FF5CBB" w:rsidP="00FF5CBB">
      <w:pPr>
        <w:rPr>
          <w:sz w:val="20"/>
        </w:rPr>
      </w:pPr>
      <w:r w:rsidRPr="003520EC">
        <w:rPr>
          <w:sz w:val="20"/>
        </w:rPr>
        <w:t>The authors declare no conflict of interest</w:t>
      </w:r>
      <w:r>
        <w:rPr>
          <w:sz w:val="20"/>
        </w:rPr>
        <w:t>.</w:t>
      </w:r>
    </w:p>
    <w:p w14:paraId="3355A586" w14:textId="77777777" w:rsidR="0082284E" w:rsidRPr="0082284E" w:rsidRDefault="0082284E" w:rsidP="0082284E">
      <w:pPr>
        <w:jc w:val="left"/>
        <w:rPr>
          <w:sz w:val="20"/>
        </w:rPr>
      </w:pPr>
    </w:p>
    <w:p w14:paraId="77BBDC25" w14:textId="77777777" w:rsidR="000A6B5F" w:rsidRDefault="000A6B5F" w:rsidP="000A6B5F">
      <w:pPr>
        <w:pStyle w:val="ListParagraph"/>
        <w:numPr>
          <w:ilvl w:val="0"/>
          <w:numId w:val="4"/>
        </w:numPr>
        <w:jc w:val="center"/>
        <w:rPr>
          <w:b/>
          <w:sz w:val="20"/>
        </w:rPr>
      </w:pPr>
      <w:r>
        <w:rPr>
          <w:b/>
          <w:sz w:val="20"/>
        </w:rPr>
        <w:t>References</w:t>
      </w:r>
    </w:p>
    <w:p w14:paraId="7CF968CE" w14:textId="77777777" w:rsidR="00256CA2" w:rsidRDefault="00256CA2" w:rsidP="00256CA2">
      <w:pPr>
        <w:rPr>
          <w:sz w:val="20"/>
        </w:rPr>
      </w:pPr>
    </w:p>
    <w:p w14:paraId="0736A04C" w14:textId="77777777" w:rsidR="00E97BD3" w:rsidRPr="004762C7" w:rsidRDefault="00E97BD3" w:rsidP="009713AD">
      <w:pPr>
        <w:pStyle w:val="Bibliography"/>
        <w:spacing w:line="240" w:lineRule="auto"/>
        <w:ind w:left="0" w:firstLine="0"/>
        <w:rPr>
          <w:sz w:val="20"/>
        </w:rPr>
      </w:pPr>
      <w:r w:rsidRPr="004762C7">
        <w:rPr>
          <w:sz w:val="20"/>
        </w:rPr>
        <w:fldChar w:fldCharType="begin"/>
      </w:r>
      <w:r w:rsidRPr="004762C7">
        <w:rPr>
          <w:sz w:val="20"/>
        </w:rPr>
        <w:instrText xml:space="preserve"> ADDIN ZOTERO_BIBL {"custom":[]} CSL_BIBLIOGRAPHY </w:instrText>
      </w:r>
      <w:r w:rsidRPr="004762C7">
        <w:rPr>
          <w:sz w:val="20"/>
        </w:rPr>
        <w:fldChar w:fldCharType="separate"/>
      </w:r>
      <w:r w:rsidRPr="004762C7">
        <w:rPr>
          <w:sz w:val="20"/>
        </w:rPr>
        <w:t xml:space="preserve">Ajwaliya, R. J., &amp; Patel, S. (2014). Design and development of GIS based utility management system at DOS housing colony, Vikramnagar, Ahmedabad. </w:t>
      </w:r>
      <w:r w:rsidRPr="004762C7">
        <w:rPr>
          <w:i/>
          <w:iCs/>
          <w:sz w:val="20"/>
        </w:rPr>
        <w:t>International Journal of Engineering Research and Applications, ISSN</w:t>
      </w:r>
      <w:r w:rsidRPr="004762C7">
        <w:rPr>
          <w:sz w:val="20"/>
        </w:rPr>
        <w:t>, 2248–9622.</w:t>
      </w:r>
    </w:p>
    <w:p w14:paraId="55B04805" w14:textId="77777777" w:rsidR="00E97BD3" w:rsidRPr="004762C7" w:rsidRDefault="00E97BD3" w:rsidP="00E97BD3">
      <w:pPr>
        <w:rPr>
          <w:sz w:val="20"/>
        </w:rPr>
      </w:pPr>
    </w:p>
    <w:p w14:paraId="66C7BB6F" w14:textId="77777777" w:rsidR="009713AD" w:rsidRPr="004762C7" w:rsidRDefault="009713AD" w:rsidP="009713AD">
      <w:pPr>
        <w:jc w:val="left"/>
        <w:rPr>
          <w:sz w:val="20"/>
          <w:shd w:val="clear" w:color="auto" w:fill="FFFFFF"/>
        </w:rPr>
      </w:pPr>
      <w:r w:rsidRPr="004762C7">
        <w:rPr>
          <w:sz w:val="20"/>
        </w:rPr>
        <w:t>ASAP Systems:</w:t>
      </w:r>
      <w:r w:rsidRPr="00E41F12">
        <w:rPr>
          <w:sz w:val="20"/>
          <w:u w:val="single"/>
        </w:rPr>
        <w:t xml:space="preserve"> </w:t>
      </w:r>
      <w:r w:rsidRPr="00E41F12">
        <w:rPr>
          <w:sz w:val="20"/>
          <w:u w:val="single"/>
          <w:shd w:val="clear" w:color="auto" w:fill="FFFFFF"/>
        </w:rPr>
        <w:t>https://www.asapsystems.com/.</w:t>
      </w:r>
      <w:r w:rsidRPr="004762C7">
        <w:rPr>
          <w:sz w:val="20"/>
          <w:shd w:val="clear" w:color="auto" w:fill="FFFFFF"/>
        </w:rPr>
        <w:t xml:space="preserve"> </w:t>
      </w:r>
    </w:p>
    <w:p w14:paraId="176E8671" w14:textId="77777777" w:rsidR="009713AD" w:rsidRPr="004762C7" w:rsidRDefault="009713AD" w:rsidP="009713AD">
      <w:pPr>
        <w:widowControl w:val="0"/>
        <w:autoSpaceDE w:val="0"/>
        <w:autoSpaceDN w:val="0"/>
        <w:adjustRightInd w:val="0"/>
        <w:jc w:val="left"/>
        <w:rPr>
          <w:sz w:val="20"/>
        </w:rPr>
      </w:pPr>
    </w:p>
    <w:p w14:paraId="06284CDC" w14:textId="77777777" w:rsidR="009713AD" w:rsidRPr="004762C7" w:rsidRDefault="009713AD" w:rsidP="009713AD">
      <w:pPr>
        <w:jc w:val="left"/>
        <w:rPr>
          <w:sz w:val="20"/>
        </w:rPr>
      </w:pPr>
      <w:r w:rsidRPr="004762C7">
        <w:rPr>
          <w:sz w:val="20"/>
        </w:rPr>
        <w:t xml:space="preserve">Bootstrap: </w:t>
      </w:r>
      <w:r w:rsidRPr="00E41F12">
        <w:rPr>
          <w:sz w:val="20"/>
          <w:u w:val="single"/>
          <w:shd w:val="clear" w:color="auto" w:fill="FFFFFF"/>
        </w:rPr>
        <w:t>https://getbootstrap.com/docs/4.0/getting-started/download/</w:t>
      </w:r>
      <w:r w:rsidRPr="004762C7">
        <w:rPr>
          <w:sz w:val="20"/>
          <w:shd w:val="clear" w:color="auto" w:fill="FFFFFF"/>
        </w:rPr>
        <w:t xml:space="preserve">. </w:t>
      </w:r>
    </w:p>
    <w:p w14:paraId="5319430D" w14:textId="77777777" w:rsidR="009713AD" w:rsidRPr="004762C7" w:rsidRDefault="009713AD" w:rsidP="009713AD">
      <w:pPr>
        <w:jc w:val="left"/>
        <w:rPr>
          <w:b/>
          <w:sz w:val="20"/>
        </w:rPr>
      </w:pPr>
    </w:p>
    <w:p w14:paraId="0B2E2D3B" w14:textId="77777777" w:rsidR="009713AD" w:rsidRPr="004762C7" w:rsidRDefault="009713AD" w:rsidP="009713AD">
      <w:pPr>
        <w:jc w:val="left"/>
        <w:rPr>
          <w:sz w:val="20"/>
          <w:shd w:val="clear" w:color="auto" w:fill="FFFFFF"/>
        </w:rPr>
      </w:pPr>
      <w:r w:rsidRPr="004762C7">
        <w:rPr>
          <w:sz w:val="20"/>
        </w:rPr>
        <w:t>Creatix Campus:</w:t>
      </w:r>
      <w:r w:rsidRPr="004762C7">
        <w:rPr>
          <w:sz w:val="20"/>
          <w:shd w:val="clear" w:color="auto" w:fill="FFFFFF"/>
        </w:rPr>
        <w:t xml:space="preserve"> </w:t>
      </w:r>
      <w:r w:rsidRPr="00E41F12">
        <w:rPr>
          <w:sz w:val="20"/>
          <w:u w:val="single"/>
          <w:shd w:val="clear" w:color="auto" w:fill="FFFFFF"/>
        </w:rPr>
        <w:t>http:// https://www.creatrixcampus.com/</w:t>
      </w:r>
      <w:r w:rsidRPr="004762C7">
        <w:rPr>
          <w:sz w:val="20"/>
          <w:shd w:val="clear" w:color="auto" w:fill="FFFFFF"/>
        </w:rPr>
        <w:t xml:space="preserve">. </w:t>
      </w:r>
    </w:p>
    <w:p w14:paraId="0589EC4E" w14:textId="77777777" w:rsidR="009713AD" w:rsidRPr="004762C7" w:rsidRDefault="009713AD" w:rsidP="009713AD">
      <w:pPr>
        <w:jc w:val="left"/>
        <w:rPr>
          <w:b/>
          <w:sz w:val="20"/>
        </w:rPr>
      </w:pPr>
    </w:p>
    <w:p w14:paraId="173B24D6" w14:textId="77777777" w:rsidR="009713AD" w:rsidRPr="004762C7" w:rsidRDefault="009713AD" w:rsidP="009713AD">
      <w:pPr>
        <w:jc w:val="left"/>
        <w:rPr>
          <w:sz w:val="20"/>
          <w:shd w:val="clear" w:color="auto" w:fill="FFFFFF"/>
        </w:rPr>
      </w:pPr>
      <w:r w:rsidRPr="004762C7">
        <w:rPr>
          <w:sz w:val="20"/>
        </w:rPr>
        <w:t xml:space="preserve">DELL Asset management System: </w:t>
      </w:r>
      <w:r w:rsidRPr="00E41F12">
        <w:rPr>
          <w:sz w:val="20"/>
          <w:u w:val="single"/>
          <w:shd w:val="clear" w:color="auto" w:fill="FFFFFF"/>
        </w:rPr>
        <w:t xml:space="preserve">http://www.deployandmanage.com/Software-Asset-Mgmt.asp. </w:t>
      </w:r>
    </w:p>
    <w:p w14:paraId="5300D792" w14:textId="77777777" w:rsidR="009713AD" w:rsidRPr="004762C7" w:rsidRDefault="009713AD" w:rsidP="00E97BD3">
      <w:pPr>
        <w:rPr>
          <w:sz w:val="20"/>
        </w:rPr>
      </w:pPr>
    </w:p>
    <w:p w14:paraId="625ACDDC" w14:textId="77777777" w:rsidR="00E97BD3" w:rsidRPr="004762C7" w:rsidRDefault="00E97BD3" w:rsidP="009713AD">
      <w:pPr>
        <w:pStyle w:val="Bibliography"/>
        <w:spacing w:line="240" w:lineRule="auto"/>
        <w:ind w:left="0" w:firstLine="0"/>
        <w:rPr>
          <w:sz w:val="20"/>
        </w:rPr>
      </w:pPr>
      <w:r w:rsidRPr="004762C7">
        <w:rPr>
          <w:sz w:val="20"/>
        </w:rPr>
        <w:lastRenderedPageBreak/>
        <w:t>Easty, A. D., Wagner, B. D., Wendt, T. C., McConaughy, J., Baskin, A. R., Taplin, J. T., &amp; Chechik, J. (2001). Dynamic digital asset management.</w:t>
      </w:r>
    </w:p>
    <w:p w14:paraId="5098583F" w14:textId="77777777" w:rsidR="00E97BD3" w:rsidRPr="004762C7" w:rsidRDefault="00E97BD3" w:rsidP="00E97BD3">
      <w:pPr>
        <w:rPr>
          <w:sz w:val="20"/>
        </w:rPr>
      </w:pPr>
    </w:p>
    <w:p w14:paraId="7F7E553B" w14:textId="77777777" w:rsidR="00E97BD3" w:rsidRPr="004762C7" w:rsidRDefault="00E97BD3" w:rsidP="009713AD">
      <w:pPr>
        <w:pStyle w:val="Bibliography"/>
        <w:spacing w:line="240" w:lineRule="auto"/>
        <w:ind w:left="0" w:firstLine="0"/>
        <w:rPr>
          <w:sz w:val="20"/>
        </w:rPr>
      </w:pPr>
      <w:r w:rsidRPr="004762C7">
        <w:rPr>
          <w:sz w:val="20"/>
        </w:rPr>
        <w:t xml:space="preserve">Ferdinandus, F. X., &amp; Setiawan, E. I. (2016). GeoJSON Web Service based road assets management system for Surabaya city using mobile GPS. In </w:t>
      </w:r>
      <w:r w:rsidRPr="004762C7">
        <w:rPr>
          <w:i/>
          <w:iCs/>
          <w:sz w:val="20"/>
        </w:rPr>
        <w:t>Computer Science and Engineering Conference (ICSEC), 2016 International</w:t>
      </w:r>
      <w:r w:rsidRPr="004762C7">
        <w:rPr>
          <w:sz w:val="20"/>
        </w:rPr>
        <w:t xml:space="preserve"> (pp. 1–5). IEEE.</w:t>
      </w:r>
    </w:p>
    <w:p w14:paraId="2C98AB4D" w14:textId="77777777" w:rsidR="00E97BD3" w:rsidRPr="004762C7" w:rsidRDefault="00E97BD3" w:rsidP="00E97BD3">
      <w:pPr>
        <w:rPr>
          <w:sz w:val="20"/>
        </w:rPr>
      </w:pPr>
    </w:p>
    <w:p w14:paraId="77F06DFB" w14:textId="77777777" w:rsidR="009713AD" w:rsidRPr="004762C7" w:rsidRDefault="009713AD" w:rsidP="009713AD">
      <w:pPr>
        <w:jc w:val="left"/>
        <w:rPr>
          <w:sz w:val="20"/>
          <w:shd w:val="clear" w:color="auto" w:fill="FFFFFF"/>
        </w:rPr>
      </w:pPr>
      <w:r w:rsidRPr="004762C7">
        <w:rPr>
          <w:sz w:val="20"/>
        </w:rPr>
        <w:t xml:space="preserve">Google API: </w:t>
      </w:r>
      <w:r w:rsidRPr="00E41F12">
        <w:rPr>
          <w:sz w:val="20"/>
          <w:u w:val="single"/>
          <w:shd w:val="clear" w:color="auto" w:fill="FFFFFF"/>
        </w:rPr>
        <w:t xml:space="preserve">https://cloud.google.com/maps-platform/. </w:t>
      </w:r>
    </w:p>
    <w:p w14:paraId="5DB81B2F" w14:textId="77777777" w:rsidR="009713AD" w:rsidRPr="004762C7" w:rsidRDefault="009713AD" w:rsidP="00E97BD3">
      <w:pPr>
        <w:rPr>
          <w:sz w:val="20"/>
        </w:rPr>
      </w:pPr>
    </w:p>
    <w:p w14:paraId="7AF7D494" w14:textId="77777777" w:rsidR="00E97BD3" w:rsidRPr="004762C7" w:rsidRDefault="00E97BD3" w:rsidP="009713AD">
      <w:pPr>
        <w:pStyle w:val="Bibliography"/>
        <w:spacing w:line="240" w:lineRule="auto"/>
        <w:ind w:left="0" w:firstLine="0"/>
        <w:rPr>
          <w:sz w:val="20"/>
        </w:rPr>
      </w:pPr>
      <w:r w:rsidRPr="004762C7">
        <w:rPr>
          <w:sz w:val="20"/>
        </w:rPr>
        <w:t xml:space="preserve">He, Y., Song, Z., &amp; Liu, Z. (2017). Updating highway asset inventory using airborne LiDAR. </w:t>
      </w:r>
      <w:r w:rsidRPr="004762C7">
        <w:rPr>
          <w:i/>
          <w:iCs/>
          <w:sz w:val="20"/>
        </w:rPr>
        <w:t>Measurement</w:t>
      </w:r>
      <w:r w:rsidRPr="004762C7">
        <w:rPr>
          <w:sz w:val="20"/>
        </w:rPr>
        <w:t xml:space="preserve">, </w:t>
      </w:r>
      <w:r w:rsidRPr="004762C7">
        <w:rPr>
          <w:i/>
          <w:iCs/>
          <w:sz w:val="20"/>
        </w:rPr>
        <w:t>104</w:t>
      </w:r>
      <w:r w:rsidRPr="004762C7">
        <w:rPr>
          <w:sz w:val="20"/>
        </w:rPr>
        <w:t>, 132–141. https://doi.org/10.1016/j.measurement.2017.03.026</w:t>
      </w:r>
    </w:p>
    <w:p w14:paraId="10A3314C" w14:textId="77777777" w:rsidR="00E97BD3" w:rsidRPr="004762C7" w:rsidRDefault="00E97BD3" w:rsidP="00E97BD3">
      <w:pPr>
        <w:rPr>
          <w:sz w:val="20"/>
        </w:rPr>
      </w:pPr>
    </w:p>
    <w:p w14:paraId="5FA6EA14" w14:textId="77777777" w:rsidR="009713AD" w:rsidRPr="004762C7" w:rsidRDefault="009713AD" w:rsidP="009713AD">
      <w:pPr>
        <w:jc w:val="left"/>
        <w:rPr>
          <w:sz w:val="20"/>
          <w:shd w:val="clear" w:color="auto" w:fill="FFFFFF"/>
        </w:rPr>
      </w:pPr>
      <w:r w:rsidRPr="004762C7">
        <w:rPr>
          <w:sz w:val="20"/>
        </w:rPr>
        <w:t>IBM:</w:t>
      </w:r>
      <w:r w:rsidRPr="004762C7">
        <w:rPr>
          <w:sz w:val="20"/>
          <w:shd w:val="clear" w:color="auto" w:fill="FFFFFF"/>
        </w:rPr>
        <w:t xml:space="preserve"> </w:t>
      </w:r>
      <w:r w:rsidRPr="00E41F12">
        <w:rPr>
          <w:sz w:val="20"/>
          <w:u w:val="single"/>
          <w:shd w:val="clear" w:color="auto" w:fill="FFFFFF"/>
        </w:rPr>
        <w:t>https://www.ibm.com/blogs/internet-of-things/sncf-iot-french-railways/.</w:t>
      </w:r>
      <w:r w:rsidRPr="004762C7">
        <w:rPr>
          <w:sz w:val="20"/>
          <w:shd w:val="clear" w:color="auto" w:fill="FFFFFF"/>
        </w:rPr>
        <w:t xml:space="preserve"> </w:t>
      </w:r>
    </w:p>
    <w:p w14:paraId="216EE752" w14:textId="77777777" w:rsidR="009713AD" w:rsidRPr="004762C7" w:rsidRDefault="009713AD" w:rsidP="009713AD">
      <w:pPr>
        <w:jc w:val="left"/>
        <w:rPr>
          <w:sz w:val="20"/>
          <w:shd w:val="clear" w:color="auto" w:fill="FFFFFF"/>
        </w:rPr>
      </w:pPr>
    </w:p>
    <w:p w14:paraId="36ACF767" w14:textId="77777777" w:rsidR="009713AD" w:rsidRPr="004762C7" w:rsidRDefault="009713AD" w:rsidP="009713AD">
      <w:pPr>
        <w:jc w:val="left"/>
        <w:rPr>
          <w:sz w:val="20"/>
          <w:shd w:val="clear" w:color="auto" w:fill="FFFFFF"/>
        </w:rPr>
      </w:pPr>
      <w:proofErr w:type="spellStart"/>
      <w:r w:rsidRPr="004762C7">
        <w:rPr>
          <w:sz w:val="20"/>
        </w:rPr>
        <w:t>Itemit</w:t>
      </w:r>
      <w:proofErr w:type="spellEnd"/>
      <w:r w:rsidRPr="004762C7">
        <w:rPr>
          <w:sz w:val="20"/>
          <w:shd w:val="clear" w:color="auto" w:fill="FFFFFF"/>
        </w:rPr>
        <w:t xml:space="preserve">: </w:t>
      </w:r>
      <w:hyperlink r:id="rId33" w:history="1">
        <w:r w:rsidRPr="00E41F12">
          <w:rPr>
            <w:rStyle w:val="Hyperlink"/>
            <w:color w:val="auto"/>
            <w:sz w:val="20"/>
            <w:u w:val="single"/>
            <w:shd w:val="clear" w:color="auto" w:fill="FFFFFF"/>
          </w:rPr>
          <w:t>https://itemit.com/</w:t>
        </w:r>
      </w:hyperlink>
      <w:r w:rsidRPr="00E41F12">
        <w:rPr>
          <w:sz w:val="20"/>
          <w:u w:val="single"/>
          <w:shd w:val="clear" w:color="auto" w:fill="FFFFFF"/>
        </w:rPr>
        <w:t>.</w:t>
      </w:r>
    </w:p>
    <w:p w14:paraId="249BF041" w14:textId="77777777" w:rsidR="009713AD" w:rsidRPr="004762C7" w:rsidRDefault="009713AD" w:rsidP="009713AD">
      <w:pPr>
        <w:jc w:val="left"/>
        <w:rPr>
          <w:sz w:val="20"/>
        </w:rPr>
      </w:pPr>
    </w:p>
    <w:p w14:paraId="0D5CAC2F" w14:textId="77777777" w:rsidR="009713AD" w:rsidRPr="004762C7" w:rsidRDefault="009713AD" w:rsidP="009713AD">
      <w:pPr>
        <w:jc w:val="left"/>
        <w:rPr>
          <w:sz w:val="20"/>
          <w:shd w:val="clear" w:color="auto" w:fill="FFFFFF"/>
        </w:rPr>
      </w:pPr>
      <w:r w:rsidRPr="004762C7">
        <w:rPr>
          <w:sz w:val="20"/>
        </w:rPr>
        <w:t xml:space="preserve">Isaac Plains Coal Management: </w:t>
      </w:r>
      <w:r w:rsidRPr="00E41F12">
        <w:rPr>
          <w:sz w:val="20"/>
          <w:u w:val="single"/>
          <w:shd w:val="clear" w:color="auto" w:fill="FFFFFF"/>
        </w:rPr>
        <w:t xml:space="preserve">https://www.ausenco.com/en/validate-and-optimise-existing-asset-management-functions. </w:t>
      </w:r>
    </w:p>
    <w:p w14:paraId="37462DE3" w14:textId="77777777" w:rsidR="009713AD" w:rsidRPr="004762C7" w:rsidRDefault="009713AD" w:rsidP="00E97BD3">
      <w:pPr>
        <w:rPr>
          <w:sz w:val="20"/>
        </w:rPr>
      </w:pPr>
    </w:p>
    <w:p w14:paraId="1A5B3AC1" w14:textId="77777777" w:rsidR="00E97BD3" w:rsidRPr="004762C7" w:rsidRDefault="00E97BD3" w:rsidP="009713AD">
      <w:pPr>
        <w:pStyle w:val="Bibliography"/>
        <w:spacing w:line="240" w:lineRule="auto"/>
        <w:ind w:left="0" w:firstLine="0"/>
        <w:rPr>
          <w:sz w:val="20"/>
        </w:rPr>
      </w:pPr>
      <w:r w:rsidRPr="004762C7">
        <w:rPr>
          <w:sz w:val="20"/>
        </w:rPr>
        <w:t xml:space="preserve">J. Ajwaliya, R., Patel, S., &amp; A. Sharma, S. (2017). Web-GIS based application for utility management system. </w:t>
      </w:r>
      <w:r w:rsidRPr="004762C7">
        <w:rPr>
          <w:i/>
          <w:iCs/>
          <w:sz w:val="20"/>
        </w:rPr>
        <w:t>Journal of Geomatics</w:t>
      </w:r>
      <w:r w:rsidRPr="004762C7">
        <w:rPr>
          <w:sz w:val="20"/>
        </w:rPr>
        <w:t xml:space="preserve">, </w:t>
      </w:r>
      <w:r w:rsidRPr="004762C7">
        <w:rPr>
          <w:i/>
          <w:iCs/>
          <w:sz w:val="20"/>
        </w:rPr>
        <w:t>11</w:t>
      </w:r>
      <w:r w:rsidRPr="004762C7">
        <w:rPr>
          <w:sz w:val="20"/>
        </w:rPr>
        <w:t>.</w:t>
      </w:r>
    </w:p>
    <w:p w14:paraId="38E9B70F" w14:textId="77777777" w:rsidR="009F796C" w:rsidRPr="004762C7" w:rsidRDefault="00E97BD3" w:rsidP="00E97BD3">
      <w:pPr>
        <w:jc w:val="left"/>
        <w:rPr>
          <w:sz w:val="20"/>
        </w:rPr>
      </w:pPr>
      <w:r w:rsidRPr="004762C7">
        <w:rPr>
          <w:b/>
          <w:sz w:val="20"/>
        </w:rPr>
        <w:fldChar w:fldCharType="end"/>
      </w:r>
    </w:p>
    <w:p w14:paraId="79209615" w14:textId="77777777" w:rsidR="00256CA2" w:rsidRPr="004762C7" w:rsidRDefault="00256CA2" w:rsidP="00256CA2">
      <w:pPr>
        <w:jc w:val="left"/>
        <w:rPr>
          <w:sz w:val="20"/>
          <w:shd w:val="clear" w:color="auto" w:fill="FFFFFF"/>
        </w:rPr>
      </w:pPr>
      <w:r w:rsidRPr="004762C7">
        <w:rPr>
          <w:sz w:val="20"/>
        </w:rPr>
        <w:t>jQuery:</w:t>
      </w:r>
      <w:r w:rsidRPr="004762C7">
        <w:rPr>
          <w:sz w:val="20"/>
          <w:shd w:val="clear" w:color="auto" w:fill="FFFFFF"/>
        </w:rPr>
        <w:t xml:space="preserve"> </w:t>
      </w:r>
      <w:r w:rsidRPr="00E41F12">
        <w:rPr>
          <w:sz w:val="20"/>
          <w:u w:val="single"/>
          <w:shd w:val="clear" w:color="auto" w:fill="FFFFFF"/>
        </w:rPr>
        <w:t>https://getbootstrap.com/docs/4.0/getting-started/download/https://jquery.com/download/.</w:t>
      </w:r>
      <w:r w:rsidRPr="004762C7">
        <w:rPr>
          <w:sz w:val="20"/>
          <w:shd w:val="clear" w:color="auto" w:fill="FFFFFF"/>
        </w:rPr>
        <w:t xml:space="preserve"> </w:t>
      </w:r>
    </w:p>
    <w:p w14:paraId="722AA973" w14:textId="77777777" w:rsidR="00256CA2" w:rsidRPr="004762C7" w:rsidRDefault="00256CA2" w:rsidP="00256CA2">
      <w:pPr>
        <w:jc w:val="left"/>
        <w:rPr>
          <w:sz w:val="20"/>
          <w:shd w:val="clear" w:color="auto" w:fill="FFFFFF"/>
        </w:rPr>
      </w:pPr>
    </w:p>
    <w:p w14:paraId="69B38A80" w14:textId="77777777" w:rsidR="00256CA2" w:rsidRPr="004762C7" w:rsidRDefault="00256CA2" w:rsidP="00256CA2">
      <w:pPr>
        <w:jc w:val="left"/>
        <w:rPr>
          <w:sz w:val="20"/>
        </w:rPr>
      </w:pPr>
      <w:proofErr w:type="spellStart"/>
      <w:r w:rsidRPr="004762C7">
        <w:rPr>
          <w:sz w:val="20"/>
        </w:rPr>
        <w:t>Komtrax</w:t>
      </w:r>
      <w:proofErr w:type="spellEnd"/>
      <w:r w:rsidRPr="004762C7">
        <w:rPr>
          <w:sz w:val="20"/>
        </w:rPr>
        <w:t xml:space="preserve">: </w:t>
      </w:r>
      <w:r w:rsidRPr="00E41F12">
        <w:rPr>
          <w:sz w:val="20"/>
          <w:u w:val="single"/>
          <w:shd w:val="clear" w:color="auto" w:fill="FFFFFF"/>
        </w:rPr>
        <w:t>https://www.komatsuamerica.com/service-and-support/komtrax</w:t>
      </w:r>
      <w:r w:rsidRPr="004762C7">
        <w:rPr>
          <w:sz w:val="20"/>
          <w:shd w:val="clear" w:color="auto" w:fill="FFFFFF"/>
        </w:rPr>
        <w:t xml:space="preserve">. </w:t>
      </w:r>
    </w:p>
    <w:p w14:paraId="27D535BB" w14:textId="77777777" w:rsidR="00256CA2" w:rsidRPr="004762C7" w:rsidRDefault="00256CA2" w:rsidP="00256CA2">
      <w:pPr>
        <w:jc w:val="left"/>
        <w:rPr>
          <w:b/>
          <w:sz w:val="20"/>
        </w:rPr>
      </w:pPr>
    </w:p>
    <w:p w14:paraId="397B099F" w14:textId="77777777" w:rsidR="00256CA2" w:rsidRPr="004762C7" w:rsidRDefault="00256CA2" w:rsidP="00256CA2">
      <w:pPr>
        <w:pStyle w:val="Heading2"/>
        <w:numPr>
          <w:ilvl w:val="0"/>
          <w:numId w:val="0"/>
        </w:numPr>
        <w:shd w:val="clear" w:color="auto" w:fill="FFFFFF"/>
        <w:spacing w:after="0"/>
        <w:jc w:val="left"/>
        <w:textAlignment w:val="baseline"/>
        <w:rPr>
          <w:b w:val="0"/>
          <w:sz w:val="20"/>
        </w:rPr>
      </w:pPr>
      <w:r w:rsidRPr="004762C7">
        <w:rPr>
          <w:b w:val="0"/>
          <w:bCs/>
          <w:sz w:val="20"/>
        </w:rPr>
        <w:t>Microsoft .NET Framework 4 Full Language Pack (x86 x64)</w:t>
      </w:r>
      <w:r w:rsidRPr="004762C7">
        <w:rPr>
          <w:b w:val="0"/>
          <w:sz w:val="20"/>
        </w:rPr>
        <w:t xml:space="preserve">: </w:t>
      </w:r>
      <w:r w:rsidRPr="00E41F12">
        <w:rPr>
          <w:b w:val="0"/>
          <w:sz w:val="20"/>
          <w:u w:val="single"/>
          <w:shd w:val="clear" w:color="auto" w:fill="FFFFFF"/>
        </w:rPr>
        <w:t>https://www.microsoft.com/en-us/download/details.aspx?id=3324</w:t>
      </w:r>
      <w:r w:rsidRPr="004762C7">
        <w:rPr>
          <w:b w:val="0"/>
          <w:sz w:val="20"/>
          <w:shd w:val="clear" w:color="auto" w:fill="FFFFFF"/>
        </w:rPr>
        <w:t xml:space="preserve">. </w:t>
      </w:r>
    </w:p>
    <w:p w14:paraId="402CE590" w14:textId="77777777" w:rsidR="00256CA2" w:rsidRPr="004762C7" w:rsidRDefault="00256CA2" w:rsidP="00256CA2">
      <w:pPr>
        <w:jc w:val="left"/>
        <w:rPr>
          <w:b/>
          <w:sz w:val="20"/>
        </w:rPr>
      </w:pPr>
    </w:p>
    <w:p w14:paraId="156FA61F" w14:textId="77777777" w:rsidR="00256CA2" w:rsidRPr="004762C7" w:rsidRDefault="00256CA2" w:rsidP="00256CA2">
      <w:pPr>
        <w:jc w:val="left"/>
        <w:rPr>
          <w:sz w:val="20"/>
        </w:rPr>
      </w:pPr>
      <w:r w:rsidRPr="004762C7">
        <w:rPr>
          <w:sz w:val="20"/>
        </w:rPr>
        <w:t>MSSQL server 2012:</w:t>
      </w:r>
      <w:r w:rsidRPr="004762C7">
        <w:rPr>
          <w:sz w:val="20"/>
          <w:shd w:val="clear" w:color="auto" w:fill="FFFFFF"/>
        </w:rPr>
        <w:t xml:space="preserve"> </w:t>
      </w:r>
      <w:r w:rsidRPr="00E41F12">
        <w:rPr>
          <w:sz w:val="20"/>
          <w:u w:val="single"/>
          <w:shd w:val="clear" w:color="auto" w:fill="FFFFFF"/>
        </w:rPr>
        <w:t>https://www.microsoft.com/en-in/download/details.aspx?id=29062</w:t>
      </w:r>
      <w:r w:rsidRPr="004762C7">
        <w:rPr>
          <w:sz w:val="20"/>
          <w:shd w:val="clear" w:color="auto" w:fill="FFFFFF"/>
        </w:rPr>
        <w:t xml:space="preserve">. </w:t>
      </w:r>
    </w:p>
    <w:p w14:paraId="7744C0CF" w14:textId="77777777" w:rsidR="00256CA2" w:rsidRPr="00556616" w:rsidRDefault="00256CA2" w:rsidP="00256CA2">
      <w:pPr>
        <w:jc w:val="left"/>
        <w:rPr>
          <w:b/>
          <w:sz w:val="20"/>
        </w:rPr>
      </w:pPr>
    </w:p>
    <w:p w14:paraId="23A5C554" w14:textId="77777777" w:rsidR="003825F8" w:rsidRPr="0082284E" w:rsidRDefault="003825F8" w:rsidP="00256CA2">
      <w:pPr>
        <w:pStyle w:val="Heading2"/>
        <w:numPr>
          <w:ilvl w:val="0"/>
          <w:numId w:val="0"/>
        </w:numPr>
        <w:shd w:val="clear" w:color="auto" w:fill="FFFFFF"/>
        <w:spacing w:after="0"/>
        <w:jc w:val="left"/>
        <w:textAlignment w:val="baseline"/>
        <w:rPr>
          <w:b w:val="0"/>
          <w:sz w:val="20"/>
        </w:rPr>
      </w:pPr>
    </w:p>
    <w:p w14:paraId="298FF25F" w14:textId="77777777" w:rsidR="007E355C" w:rsidRPr="0082284E" w:rsidRDefault="007E355C" w:rsidP="00AD1515">
      <w:pPr>
        <w:rPr>
          <w:sz w:val="20"/>
        </w:rPr>
      </w:pPr>
    </w:p>
    <w:p w14:paraId="1251EB99" w14:textId="77777777" w:rsidR="007E355C" w:rsidRPr="0082284E" w:rsidRDefault="007E355C" w:rsidP="001B4446">
      <w:pPr>
        <w:jc w:val="left"/>
        <w:rPr>
          <w:sz w:val="20"/>
        </w:rPr>
      </w:pPr>
    </w:p>
    <w:p w14:paraId="6BC81230" w14:textId="77777777" w:rsidR="007E355C" w:rsidRDefault="007E355C" w:rsidP="001B4446">
      <w:pPr>
        <w:jc w:val="left"/>
      </w:pPr>
    </w:p>
    <w:p w14:paraId="756EB1D2" w14:textId="77777777" w:rsidR="007E355C" w:rsidRDefault="007E355C" w:rsidP="001B4446">
      <w:pPr>
        <w:jc w:val="left"/>
      </w:pPr>
    </w:p>
    <w:p w14:paraId="32A8C531" w14:textId="77777777" w:rsidR="007E355C" w:rsidRDefault="007E355C" w:rsidP="001B4446">
      <w:pPr>
        <w:jc w:val="left"/>
      </w:pPr>
    </w:p>
    <w:p w14:paraId="0FA1C50A" w14:textId="77777777" w:rsidR="007E355C" w:rsidRDefault="007E355C" w:rsidP="0029668F"/>
    <w:p w14:paraId="4C10DB1C" w14:textId="77777777" w:rsidR="007E355C" w:rsidRDefault="007E355C" w:rsidP="0029668F"/>
    <w:p w14:paraId="3DB2B024" w14:textId="77777777" w:rsidR="007E355C" w:rsidRDefault="007E355C" w:rsidP="0029668F"/>
    <w:p w14:paraId="0B1C2F4C" w14:textId="77777777" w:rsidR="007E355C" w:rsidRDefault="007E355C" w:rsidP="0029668F"/>
    <w:p w14:paraId="534F1E65" w14:textId="77777777" w:rsidR="007E355C" w:rsidRDefault="007E355C" w:rsidP="0029668F"/>
    <w:p w14:paraId="1D4DF3D7" w14:textId="77777777" w:rsidR="007E355C" w:rsidRDefault="007E355C" w:rsidP="0029668F"/>
    <w:p w14:paraId="52904F34" w14:textId="77777777" w:rsidR="007E355C" w:rsidRDefault="007E355C" w:rsidP="0029668F"/>
    <w:p w14:paraId="053B5E67" w14:textId="77777777" w:rsidR="007E355C" w:rsidRDefault="007E355C" w:rsidP="0029668F"/>
    <w:p w14:paraId="51A14718" w14:textId="77777777" w:rsidR="007E355C" w:rsidRDefault="007E355C" w:rsidP="0029668F"/>
    <w:p w14:paraId="33314DF8" w14:textId="77777777" w:rsidR="007E355C" w:rsidRDefault="007E355C" w:rsidP="0029668F"/>
    <w:p w14:paraId="0588EC4D" w14:textId="77777777" w:rsidR="007E355C" w:rsidRDefault="007E355C" w:rsidP="0029668F"/>
    <w:sectPr w:rsidR="007E355C" w:rsidSect="007A5B03">
      <w:type w:val="continuous"/>
      <w:pgSz w:w="11907" w:h="16783" w:code="9"/>
      <w:pgMar w:top="1440" w:right="1152" w:bottom="1440" w:left="1152" w:header="0" w:footer="1080" w:gutter="0"/>
      <w:pgNumType w:start="17"/>
      <w:cols w:num="2" w:space="36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84A74" w14:textId="77777777" w:rsidR="001A7A17" w:rsidRDefault="001A7A17" w:rsidP="000A7AA0">
      <w:r>
        <w:separator/>
      </w:r>
    </w:p>
  </w:endnote>
  <w:endnote w:type="continuationSeparator" w:id="0">
    <w:p w14:paraId="5D5D9660" w14:textId="77777777" w:rsidR="001A7A17" w:rsidRDefault="001A7A17" w:rsidP="000A7A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46C5B" w14:textId="77777777" w:rsidR="001A7A17" w:rsidRDefault="001A7A17" w:rsidP="000A7AA0">
      <w:r>
        <w:separator/>
      </w:r>
    </w:p>
  </w:footnote>
  <w:footnote w:type="continuationSeparator" w:id="0">
    <w:p w14:paraId="4AB1488B" w14:textId="77777777" w:rsidR="001A7A17" w:rsidRDefault="001A7A17" w:rsidP="000A7A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F7390" w14:textId="77777777" w:rsidR="00F73A03" w:rsidRDefault="00F73A03">
    <w:pPr>
      <w:pStyle w:val="Header"/>
      <w:tabs>
        <w:tab w:val="left" w:pos="86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CD50F150"/>
    <w:lvl w:ilvl="0">
      <w:start w:val="1"/>
      <w:numFmt w:val="decimal"/>
      <w:pStyle w:val="Heading1"/>
      <w:lvlText w:val="%1."/>
      <w:lvlJc w:val="left"/>
      <w:pPr>
        <w:tabs>
          <w:tab w:val="num" w:pos="4140"/>
        </w:tabs>
        <w:ind w:left="3780" w:firstLine="0"/>
      </w:pPr>
      <w:rPr>
        <w:rFonts w:ascii="Times New Roman" w:hAnsi="Times New Roman" w:hint="default"/>
        <w:b/>
        <w:i w:val="0"/>
        <w:sz w:val="18"/>
      </w:rPr>
    </w:lvl>
    <w:lvl w:ilvl="1">
      <w:start w:val="1"/>
      <w:numFmt w:val="decimal"/>
      <w:pStyle w:val="Heading2"/>
      <w:lvlText w:val="%1.%2"/>
      <w:lvlJc w:val="left"/>
      <w:pPr>
        <w:tabs>
          <w:tab w:val="num" w:pos="4140"/>
        </w:tabs>
        <w:ind w:left="3780" w:firstLine="0"/>
      </w:pPr>
      <w:rPr>
        <w:rFonts w:ascii="Times New Roman" w:hAnsi="Times New Roman" w:hint="default"/>
        <w:b/>
        <w:i w:val="0"/>
        <w:sz w:val="18"/>
        <w:u w:val="none"/>
      </w:rPr>
    </w:lvl>
    <w:lvl w:ilvl="2">
      <w:start w:val="1"/>
      <w:numFmt w:val="decimal"/>
      <w:pStyle w:val="Heading3"/>
      <w:lvlText w:val="%1.%2.%3"/>
      <w:lvlJc w:val="left"/>
      <w:pPr>
        <w:tabs>
          <w:tab w:val="num" w:pos="4500"/>
        </w:tabs>
        <w:ind w:left="3780" w:firstLine="0"/>
      </w:pPr>
      <w:rPr>
        <w:rFonts w:ascii="Times New Roman" w:hAnsi="Times New Roman" w:hint="default"/>
        <w:b/>
        <w:i w:val="0"/>
        <w:sz w:val="18"/>
        <w:u w:val="none"/>
      </w:rPr>
    </w:lvl>
    <w:lvl w:ilvl="3">
      <w:start w:val="1"/>
      <w:numFmt w:val="decimal"/>
      <w:pStyle w:val="Heading4"/>
      <w:lvlText w:val="%1.%2.%3.%4"/>
      <w:lvlJc w:val="left"/>
      <w:pPr>
        <w:tabs>
          <w:tab w:val="num" w:pos="3780"/>
        </w:tabs>
        <w:ind w:left="3780" w:firstLine="0"/>
      </w:pPr>
      <w:rPr>
        <w:rFonts w:ascii="Times New Roman" w:hAnsi="Times New Roman" w:hint="default"/>
        <w:b w:val="0"/>
        <w:i w:val="0"/>
        <w:sz w:val="22"/>
      </w:rPr>
    </w:lvl>
    <w:lvl w:ilvl="4">
      <w:start w:val="1"/>
      <w:numFmt w:val="decimal"/>
      <w:pStyle w:val="Heading5"/>
      <w:lvlText w:val="(%5)"/>
      <w:lvlJc w:val="left"/>
      <w:pPr>
        <w:tabs>
          <w:tab w:val="num" w:pos="3780"/>
        </w:tabs>
        <w:ind w:left="4488" w:hanging="708"/>
      </w:pPr>
    </w:lvl>
    <w:lvl w:ilvl="5">
      <w:start w:val="1"/>
      <w:numFmt w:val="lowerLetter"/>
      <w:pStyle w:val="Heading6"/>
      <w:lvlText w:val="(%6)"/>
      <w:lvlJc w:val="left"/>
      <w:pPr>
        <w:tabs>
          <w:tab w:val="num" w:pos="3780"/>
        </w:tabs>
        <w:ind w:left="5196" w:hanging="708"/>
      </w:pPr>
    </w:lvl>
    <w:lvl w:ilvl="6">
      <w:start w:val="1"/>
      <w:numFmt w:val="lowerRoman"/>
      <w:pStyle w:val="Heading7"/>
      <w:lvlText w:val="(%7)"/>
      <w:lvlJc w:val="left"/>
      <w:pPr>
        <w:tabs>
          <w:tab w:val="num" w:pos="3780"/>
        </w:tabs>
        <w:ind w:left="5904" w:hanging="708"/>
      </w:pPr>
    </w:lvl>
    <w:lvl w:ilvl="7">
      <w:start w:val="1"/>
      <w:numFmt w:val="lowerLetter"/>
      <w:pStyle w:val="Heading8"/>
      <w:lvlText w:val="(%8)"/>
      <w:lvlJc w:val="left"/>
      <w:pPr>
        <w:tabs>
          <w:tab w:val="num" w:pos="3780"/>
        </w:tabs>
        <w:ind w:left="6612" w:hanging="708"/>
      </w:pPr>
    </w:lvl>
    <w:lvl w:ilvl="8">
      <w:start w:val="1"/>
      <w:numFmt w:val="lowerRoman"/>
      <w:pStyle w:val="Heading9"/>
      <w:lvlText w:val="(%9)"/>
      <w:lvlJc w:val="left"/>
      <w:pPr>
        <w:tabs>
          <w:tab w:val="num" w:pos="3780"/>
        </w:tabs>
        <w:ind w:left="7320" w:hanging="708"/>
      </w:pPr>
    </w:lvl>
  </w:abstractNum>
  <w:abstractNum w:abstractNumId="1" w15:restartNumberingAfterBreak="0">
    <w:nsid w:val="1391548C"/>
    <w:multiLevelType w:val="hybridMultilevel"/>
    <w:tmpl w:val="478A0D4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C286680"/>
    <w:multiLevelType w:val="hybridMultilevel"/>
    <w:tmpl w:val="76E6D8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683055"/>
    <w:multiLevelType w:val="multilevel"/>
    <w:tmpl w:val="192881B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080" w:hanging="108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2808643E"/>
    <w:multiLevelType w:val="singleLevel"/>
    <w:tmpl w:val="63484CA4"/>
    <w:lvl w:ilvl="0">
      <w:start w:val="1"/>
      <w:numFmt w:val="decimal"/>
      <w:pStyle w:val="RefAcknowAppendixtitleoneline"/>
      <w:lvlText w:val="%1."/>
      <w:lvlJc w:val="left"/>
      <w:pPr>
        <w:tabs>
          <w:tab w:val="num" w:pos="717"/>
        </w:tabs>
        <w:ind w:left="360" w:hanging="3"/>
      </w:pPr>
      <w:rPr>
        <w:rFonts w:ascii="Times New Roman" w:hAnsi="Times New Roman" w:hint="default"/>
        <w:b w:val="0"/>
        <w:i w:val="0"/>
        <w:sz w:val="18"/>
        <w:u w:val="none"/>
      </w:rPr>
    </w:lvl>
  </w:abstractNum>
  <w:abstractNum w:abstractNumId="5" w15:restartNumberingAfterBreak="0">
    <w:nsid w:val="38426D09"/>
    <w:multiLevelType w:val="hybridMultilevel"/>
    <w:tmpl w:val="0B5E8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945C3E"/>
    <w:multiLevelType w:val="hybridMultilevel"/>
    <w:tmpl w:val="0322A60C"/>
    <w:lvl w:ilvl="0" w:tplc="0409000F">
      <w:start w:val="1"/>
      <w:numFmt w:val="decimal"/>
      <w:pStyle w:val="Listnumber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6"/>
  </w:num>
  <w:num w:numId="4">
    <w:abstractNumId w:val="3"/>
  </w:num>
  <w:num w:numId="5">
    <w:abstractNumId w:val="2"/>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A7AA0"/>
    <w:rsid w:val="0000615D"/>
    <w:rsid w:val="00024A5C"/>
    <w:rsid w:val="00030EEE"/>
    <w:rsid w:val="00044B50"/>
    <w:rsid w:val="00046BF8"/>
    <w:rsid w:val="00047F0C"/>
    <w:rsid w:val="0005105B"/>
    <w:rsid w:val="00055D2F"/>
    <w:rsid w:val="00055F9A"/>
    <w:rsid w:val="00060BAB"/>
    <w:rsid w:val="000879F6"/>
    <w:rsid w:val="0009614E"/>
    <w:rsid w:val="000A012B"/>
    <w:rsid w:val="000A6B5F"/>
    <w:rsid w:val="000A7AA0"/>
    <w:rsid w:val="000C6415"/>
    <w:rsid w:val="000F26BE"/>
    <w:rsid w:val="00100BE2"/>
    <w:rsid w:val="00101C4D"/>
    <w:rsid w:val="00107882"/>
    <w:rsid w:val="00130C99"/>
    <w:rsid w:val="00134C85"/>
    <w:rsid w:val="00142B41"/>
    <w:rsid w:val="001452B3"/>
    <w:rsid w:val="001652DB"/>
    <w:rsid w:val="001659B2"/>
    <w:rsid w:val="001861CD"/>
    <w:rsid w:val="00186D47"/>
    <w:rsid w:val="001A08FD"/>
    <w:rsid w:val="001A7A17"/>
    <w:rsid w:val="001B4446"/>
    <w:rsid w:val="001C009B"/>
    <w:rsid w:val="001C14BB"/>
    <w:rsid w:val="001E0DB1"/>
    <w:rsid w:val="001E1394"/>
    <w:rsid w:val="00200900"/>
    <w:rsid w:val="002029AA"/>
    <w:rsid w:val="002059F8"/>
    <w:rsid w:val="002203CF"/>
    <w:rsid w:val="002229D8"/>
    <w:rsid w:val="0022669A"/>
    <w:rsid w:val="002374E9"/>
    <w:rsid w:val="00256C4E"/>
    <w:rsid w:val="00256CA2"/>
    <w:rsid w:val="00264EC4"/>
    <w:rsid w:val="002714CF"/>
    <w:rsid w:val="0027292C"/>
    <w:rsid w:val="00275A5F"/>
    <w:rsid w:val="00292662"/>
    <w:rsid w:val="00294C35"/>
    <w:rsid w:val="0029668F"/>
    <w:rsid w:val="002A1A69"/>
    <w:rsid w:val="002A74E8"/>
    <w:rsid w:val="002A78E3"/>
    <w:rsid w:val="002B5151"/>
    <w:rsid w:val="002B62FC"/>
    <w:rsid w:val="002C09A7"/>
    <w:rsid w:val="002C2EBF"/>
    <w:rsid w:val="002D5986"/>
    <w:rsid w:val="002E4E22"/>
    <w:rsid w:val="002F54B5"/>
    <w:rsid w:val="002F7BBD"/>
    <w:rsid w:val="00300FA4"/>
    <w:rsid w:val="003014B2"/>
    <w:rsid w:val="0033631A"/>
    <w:rsid w:val="00337191"/>
    <w:rsid w:val="00337C7B"/>
    <w:rsid w:val="00347885"/>
    <w:rsid w:val="003513C0"/>
    <w:rsid w:val="003520EC"/>
    <w:rsid w:val="00354A5E"/>
    <w:rsid w:val="00360DEA"/>
    <w:rsid w:val="003825F8"/>
    <w:rsid w:val="0038354B"/>
    <w:rsid w:val="00393A5F"/>
    <w:rsid w:val="003968D3"/>
    <w:rsid w:val="003A0480"/>
    <w:rsid w:val="003A348D"/>
    <w:rsid w:val="003B3EB6"/>
    <w:rsid w:val="003C01B2"/>
    <w:rsid w:val="003C4557"/>
    <w:rsid w:val="003D32CD"/>
    <w:rsid w:val="003E1B58"/>
    <w:rsid w:val="003F4480"/>
    <w:rsid w:val="003F7899"/>
    <w:rsid w:val="00403C2E"/>
    <w:rsid w:val="004059E8"/>
    <w:rsid w:val="00405DA9"/>
    <w:rsid w:val="0042363E"/>
    <w:rsid w:val="0043133F"/>
    <w:rsid w:val="00436548"/>
    <w:rsid w:val="00456C14"/>
    <w:rsid w:val="004612D6"/>
    <w:rsid w:val="00472647"/>
    <w:rsid w:val="004762C7"/>
    <w:rsid w:val="00481F68"/>
    <w:rsid w:val="00482789"/>
    <w:rsid w:val="00485E83"/>
    <w:rsid w:val="004A2E3C"/>
    <w:rsid w:val="004B6198"/>
    <w:rsid w:val="004C0210"/>
    <w:rsid w:val="004C0CAC"/>
    <w:rsid w:val="004E7212"/>
    <w:rsid w:val="004F07CE"/>
    <w:rsid w:val="00501F81"/>
    <w:rsid w:val="005060EA"/>
    <w:rsid w:val="00510575"/>
    <w:rsid w:val="00522552"/>
    <w:rsid w:val="00526C28"/>
    <w:rsid w:val="00526D16"/>
    <w:rsid w:val="00531FA2"/>
    <w:rsid w:val="00556616"/>
    <w:rsid w:val="00580396"/>
    <w:rsid w:val="005919FB"/>
    <w:rsid w:val="005A4B79"/>
    <w:rsid w:val="005A4C79"/>
    <w:rsid w:val="005B01B7"/>
    <w:rsid w:val="005D2116"/>
    <w:rsid w:val="005D3DCC"/>
    <w:rsid w:val="00604F58"/>
    <w:rsid w:val="00622F9E"/>
    <w:rsid w:val="0063001E"/>
    <w:rsid w:val="0064740D"/>
    <w:rsid w:val="00682D2E"/>
    <w:rsid w:val="006870BA"/>
    <w:rsid w:val="00690614"/>
    <w:rsid w:val="00692C48"/>
    <w:rsid w:val="006C2774"/>
    <w:rsid w:val="006C495A"/>
    <w:rsid w:val="006F4542"/>
    <w:rsid w:val="006F6367"/>
    <w:rsid w:val="007108C2"/>
    <w:rsid w:val="007217E6"/>
    <w:rsid w:val="00750F1A"/>
    <w:rsid w:val="0075756B"/>
    <w:rsid w:val="007874C5"/>
    <w:rsid w:val="007953B4"/>
    <w:rsid w:val="00797277"/>
    <w:rsid w:val="007A468D"/>
    <w:rsid w:val="007A5B03"/>
    <w:rsid w:val="007A6001"/>
    <w:rsid w:val="007D2A25"/>
    <w:rsid w:val="007D361C"/>
    <w:rsid w:val="007E355C"/>
    <w:rsid w:val="007E5EFE"/>
    <w:rsid w:val="00810AF1"/>
    <w:rsid w:val="00815FE7"/>
    <w:rsid w:val="0082284E"/>
    <w:rsid w:val="008325FB"/>
    <w:rsid w:val="00844890"/>
    <w:rsid w:val="008666DF"/>
    <w:rsid w:val="00870F65"/>
    <w:rsid w:val="008715B2"/>
    <w:rsid w:val="00872E98"/>
    <w:rsid w:val="00874AC9"/>
    <w:rsid w:val="00892CCF"/>
    <w:rsid w:val="00893A95"/>
    <w:rsid w:val="008A5026"/>
    <w:rsid w:val="008B3425"/>
    <w:rsid w:val="008C584D"/>
    <w:rsid w:val="008E037A"/>
    <w:rsid w:val="008E47CA"/>
    <w:rsid w:val="008E4F96"/>
    <w:rsid w:val="008F35AF"/>
    <w:rsid w:val="008F4026"/>
    <w:rsid w:val="00900743"/>
    <w:rsid w:val="0090546E"/>
    <w:rsid w:val="00923A23"/>
    <w:rsid w:val="009261F5"/>
    <w:rsid w:val="00942745"/>
    <w:rsid w:val="009456E9"/>
    <w:rsid w:val="00961149"/>
    <w:rsid w:val="009666B6"/>
    <w:rsid w:val="009713AD"/>
    <w:rsid w:val="00975BA2"/>
    <w:rsid w:val="0097672E"/>
    <w:rsid w:val="009911BE"/>
    <w:rsid w:val="009971EA"/>
    <w:rsid w:val="009A2317"/>
    <w:rsid w:val="009A50F0"/>
    <w:rsid w:val="009B2807"/>
    <w:rsid w:val="009D6D95"/>
    <w:rsid w:val="009E2AEA"/>
    <w:rsid w:val="009E3805"/>
    <w:rsid w:val="009F4723"/>
    <w:rsid w:val="009F796C"/>
    <w:rsid w:val="00A00A92"/>
    <w:rsid w:val="00A14DC3"/>
    <w:rsid w:val="00A23DF0"/>
    <w:rsid w:val="00A312BC"/>
    <w:rsid w:val="00A31A8D"/>
    <w:rsid w:val="00A34AC0"/>
    <w:rsid w:val="00A35307"/>
    <w:rsid w:val="00A418B3"/>
    <w:rsid w:val="00A56D55"/>
    <w:rsid w:val="00A6481D"/>
    <w:rsid w:val="00A8003D"/>
    <w:rsid w:val="00A809E2"/>
    <w:rsid w:val="00A80C04"/>
    <w:rsid w:val="00A835E4"/>
    <w:rsid w:val="00A871F6"/>
    <w:rsid w:val="00A9487A"/>
    <w:rsid w:val="00AA5D23"/>
    <w:rsid w:val="00AB04C7"/>
    <w:rsid w:val="00AC517F"/>
    <w:rsid w:val="00AD1515"/>
    <w:rsid w:val="00AF5EB9"/>
    <w:rsid w:val="00B00C49"/>
    <w:rsid w:val="00B16DD7"/>
    <w:rsid w:val="00B31F42"/>
    <w:rsid w:val="00B35FF1"/>
    <w:rsid w:val="00B45CAF"/>
    <w:rsid w:val="00B6743E"/>
    <w:rsid w:val="00B7197A"/>
    <w:rsid w:val="00B726A9"/>
    <w:rsid w:val="00B73EBA"/>
    <w:rsid w:val="00B76CC6"/>
    <w:rsid w:val="00B84A65"/>
    <w:rsid w:val="00B857D5"/>
    <w:rsid w:val="00BA08F8"/>
    <w:rsid w:val="00BC167D"/>
    <w:rsid w:val="00BD2DE8"/>
    <w:rsid w:val="00BD35D6"/>
    <w:rsid w:val="00BD7B5B"/>
    <w:rsid w:val="00BE3919"/>
    <w:rsid w:val="00BE636E"/>
    <w:rsid w:val="00C224E9"/>
    <w:rsid w:val="00C23987"/>
    <w:rsid w:val="00C27DAC"/>
    <w:rsid w:val="00C33BB8"/>
    <w:rsid w:val="00C40F67"/>
    <w:rsid w:val="00C4765D"/>
    <w:rsid w:val="00C535E9"/>
    <w:rsid w:val="00C537AF"/>
    <w:rsid w:val="00C57293"/>
    <w:rsid w:val="00C613B4"/>
    <w:rsid w:val="00C61BE6"/>
    <w:rsid w:val="00C67383"/>
    <w:rsid w:val="00C763ED"/>
    <w:rsid w:val="00C827A1"/>
    <w:rsid w:val="00C83A25"/>
    <w:rsid w:val="00C97F9F"/>
    <w:rsid w:val="00CA0D6A"/>
    <w:rsid w:val="00CB4C9E"/>
    <w:rsid w:val="00CB57F0"/>
    <w:rsid w:val="00CB631E"/>
    <w:rsid w:val="00CC7DB4"/>
    <w:rsid w:val="00CD531A"/>
    <w:rsid w:val="00CE2E33"/>
    <w:rsid w:val="00CF7C72"/>
    <w:rsid w:val="00D05604"/>
    <w:rsid w:val="00D07843"/>
    <w:rsid w:val="00D118CE"/>
    <w:rsid w:val="00D12A7D"/>
    <w:rsid w:val="00D20123"/>
    <w:rsid w:val="00D4105B"/>
    <w:rsid w:val="00D4448C"/>
    <w:rsid w:val="00D4549D"/>
    <w:rsid w:val="00D54555"/>
    <w:rsid w:val="00D56D21"/>
    <w:rsid w:val="00D57DFE"/>
    <w:rsid w:val="00D6453D"/>
    <w:rsid w:val="00D70329"/>
    <w:rsid w:val="00D732C7"/>
    <w:rsid w:val="00D7345F"/>
    <w:rsid w:val="00D82809"/>
    <w:rsid w:val="00D84368"/>
    <w:rsid w:val="00D8533B"/>
    <w:rsid w:val="00D92C60"/>
    <w:rsid w:val="00D977F8"/>
    <w:rsid w:val="00DC1FA1"/>
    <w:rsid w:val="00DE12B9"/>
    <w:rsid w:val="00DE5EBA"/>
    <w:rsid w:val="00DF2F4C"/>
    <w:rsid w:val="00E0479A"/>
    <w:rsid w:val="00E050EB"/>
    <w:rsid w:val="00E15F5E"/>
    <w:rsid w:val="00E32346"/>
    <w:rsid w:val="00E32453"/>
    <w:rsid w:val="00E33979"/>
    <w:rsid w:val="00E3662E"/>
    <w:rsid w:val="00E37112"/>
    <w:rsid w:val="00E416E3"/>
    <w:rsid w:val="00E41F12"/>
    <w:rsid w:val="00E4453F"/>
    <w:rsid w:val="00E45A98"/>
    <w:rsid w:val="00E47C95"/>
    <w:rsid w:val="00E634F3"/>
    <w:rsid w:val="00E63FBF"/>
    <w:rsid w:val="00E839B4"/>
    <w:rsid w:val="00E83A12"/>
    <w:rsid w:val="00E92F03"/>
    <w:rsid w:val="00E93588"/>
    <w:rsid w:val="00E96AA6"/>
    <w:rsid w:val="00E97BD3"/>
    <w:rsid w:val="00EA1FD3"/>
    <w:rsid w:val="00EA2EA4"/>
    <w:rsid w:val="00EB053F"/>
    <w:rsid w:val="00EB0E44"/>
    <w:rsid w:val="00ED24DE"/>
    <w:rsid w:val="00ED3CB8"/>
    <w:rsid w:val="00EE340D"/>
    <w:rsid w:val="00EE7D55"/>
    <w:rsid w:val="00EF6DE4"/>
    <w:rsid w:val="00F01F3C"/>
    <w:rsid w:val="00F04ECD"/>
    <w:rsid w:val="00F1289B"/>
    <w:rsid w:val="00F12B03"/>
    <w:rsid w:val="00F166A0"/>
    <w:rsid w:val="00F179C0"/>
    <w:rsid w:val="00F2076F"/>
    <w:rsid w:val="00F24254"/>
    <w:rsid w:val="00F3680C"/>
    <w:rsid w:val="00F45AD3"/>
    <w:rsid w:val="00F47FB4"/>
    <w:rsid w:val="00F5548A"/>
    <w:rsid w:val="00F60152"/>
    <w:rsid w:val="00F73649"/>
    <w:rsid w:val="00F73A03"/>
    <w:rsid w:val="00F77665"/>
    <w:rsid w:val="00F93392"/>
    <w:rsid w:val="00FA5D65"/>
    <w:rsid w:val="00FB1FF7"/>
    <w:rsid w:val="00FB2F7D"/>
    <w:rsid w:val="00FB4F90"/>
    <w:rsid w:val="00FC38CE"/>
    <w:rsid w:val="00FF5CBB"/>
    <w:rsid w:val="00FF76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DE6545"/>
  <w15:docId w15:val="{F1D37227-8705-46EB-A6C9-E3B63FBAF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0A7AA0"/>
    <w:pPr>
      <w:tabs>
        <w:tab w:val="left" w:pos="1134"/>
      </w:tabs>
      <w:suppressAutoHyphens/>
      <w:spacing w:after="0" w:line="240" w:lineRule="auto"/>
      <w:jc w:val="both"/>
    </w:pPr>
    <w:rPr>
      <w:rFonts w:ascii="Times New Roman" w:eastAsia="Times New Roman" w:hAnsi="Times New Roman" w:cs="Times New Roman"/>
      <w:sz w:val="18"/>
      <w:szCs w:val="20"/>
      <w:lang w:val="en-GB"/>
    </w:rPr>
  </w:style>
  <w:style w:type="paragraph" w:styleId="Heading1">
    <w:name w:val="heading 1"/>
    <w:basedOn w:val="Normal"/>
    <w:next w:val="Normal"/>
    <w:link w:val="Heading1Char"/>
    <w:qFormat/>
    <w:rsid w:val="000A7AA0"/>
    <w:pPr>
      <w:keepNext/>
      <w:keepLines/>
      <w:widowControl w:val="0"/>
      <w:numPr>
        <w:numId w:val="1"/>
      </w:numPr>
      <w:tabs>
        <w:tab w:val="left" w:pos="284"/>
      </w:tabs>
      <w:spacing w:after="180"/>
      <w:jc w:val="center"/>
      <w:outlineLvl w:val="0"/>
    </w:pPr>
    <w:rPr>
      <w:b/>
      <w:caps/>
    </w:rPr>
  </w:style>
  <w:style w:type="paragraph" w:styleId="Heading2">
    <w:name w:val="heading 2"/>
    <w:next w:val="Normal"/>
    <w:link w:val="Heading2Char"/>
    <w:qFormat/>
    <w:rsid w:val="000A7AA0"/>
    <w:pPr>
      <w:keepNext/>
      <w:keepLines/>
      <w:widowControl w:val="0"/>
      <w:numPr>
        <w:ilvl w:val="1"/>
        <w:numId w:val="1"/>
      </w:numPr>
      <w:tabs>
        <w:tab w:val="left" w:pos="454"/>
      </w:tabs>
      <w:suppressAutoHyphens/>
      <w:spacing w:after="180" w:line="240" w:lineRule="auto"/>
      <w:jc w:val="both"/>
      <w:outlineLvl w:val="1"/>
    </w:pPr>
    <w:rPr>
      <w:rFonts w:ascii="Times New Roman" w:eastAsia="Times New Roman" w:hAnsi="Times New Roman" w:cs="Times New Roman"/>
      <w:b/>
      <w:sz w:val="18"/>
      <w:szCs w:val="20"/>
      <w:lang w:val="en-GB"/>
    </w:rPr>
  </w:style>
  <w:style w:type="paragraph" w:styleId="Heading3">
    <w:name w:val="heading 3"/>
    <w:next w:val="Normal"/>
    <w:link w:val="Heading3Char"/>
    <w:qFormat/>
    <w:rsid w:val="000A7AA0"/>
    <w:pPr>
      <w:keepNext/>
      <w:keepLines/>
      <w:widowControl w:val="0"/>
      <w:numPr>
        <w:ilvl w:val="2"/>
        <w:numId w:val="1"/>
      </w:numPr>
      <w:tabs>
        <w:tab w:val="left" w:pos="624"/>
      </w:tabs>
      <w:suppressAutoHyphens/>
      <w:spacing w:after="0" w:line="240" w:lineRule="auto"/>
      <w:jc w:val="both"/>
      <w:outlineLvl w:val="2"/>
    </w:pPr>
    <w:rPr>
      <w:rFonts w:ascii="Times New Roman" w:eastAsia="Times New Roman" w:hAnsi="Times New Roman" w:cs="Times New Roman"/>
      <w:sz w:val="18"/>
      <w:szCs w:val="20"/>
      <w:lang w:val="en-GB"/>
    </w:rPr>
  </w:style>
  <w:style w:type="paragraph" w:styleId="Heading4">
    <w:name w:val="heading 4"/>
    <w:basedOn w:val="Normal"/>
    <w:next w:val="Normal"/>
    <w:link w:val="Heading4Char"/>
    <w:qFormat/>
    <w:rsid w:val="000A7AA0"/>
    <w:pPr>
      <w:keepNext/>
      <w:numPr>
        <w:ilvl w:val="3"/>
        <w:numId w:val="1"/>
      </w:numPr>
      <w:spacing w:before="260"/>
      <w:outlineLvl w:val="3"/>
    </w:pPr>
  </w:style>
  <w:style w:type="paragraph" w:styleId="Heading5">
    <w:name w:val="heading 5"/>
    <w:basedOn w:val="Normal"/>
    <w:next w:val="Normal"/>
    <w:link w:val="Heading5Char"/>
    <w:qFormat/>
    <w:rsid w:val="000A7AA0"/>
    <w:pPr>
      <w:numPr>
        <w:ilvl w:val="4"/>
        <w:numId w:val="1"/>
      </w:numPr>
      <w:spacing w:before="240" w:after="60"/>
      <w:outlineLvl w:val="4"/>
    </w:pPr>
    <w:rPr>
      <w:rFonts w:ascii="Arial" w:hAnsi="Arial"/>
      <w:sz w:val="22"/>
    </w:rPr>
  </w:style>
  <w:style w:type="paragraph" w:styleId="Heading6">
    <w:name w:val="heading 6"/>
    <w:basedOn w:val="Normal"/>
    <w:next w:val="Normal"/>
    <w:link w:val="Heading6Char"/>
    <w:qFormat/>
    <w:rsid w:val="000A7AA0"/>
    <w:pPr>
      <w:numPr>
        <w:ilvl w:val="5"/>
        <w:numId w:val="1"/>
      </w:numPr>
      <w:spacing w:before="240" w:after="60"/>
      <w:outlineLvl w:val="5"/>
    </w:pPr>
    <w:rPr>
      <w:rFonts w:ascii="Arial" w:hAnsi="Arial"/>
      <w:i/>
      <w:sz w:val="22"/>
    </w:rPr>
  </w:style>
  <w:style w:type="paragraph" w:styleId="Heading7">
    <w:name w:val="heading 7"/>
    <w:basedOn w:val="Normal"/>
    <w:next w:val="Normal"/>
    <w:link w:val="Heading7Char"/>
    <w:qFormat/>
    <w:rsid w:val="000A7AA0"/>
    <w:pPr>
      <w:numPr>
        <w:ilvl w:val="6"/>
        <w:numId w:val="1"/>
      </w:numPr>
      <w:spacing w:before="240" w:after="60"/>
      <w:outlineLvl w:val="6"/>
    </w:pPr>
    <w:rPr>
      <w:rFonts w:ascii="Arial" w:hAnsi="Arial"/>
      <w:sz w:val="20"/>
    </w:rPr>
  </w:style>
  <w:style w:type="paragraph" w:styleId="Heading8">
    <w:name w:val="heading 8"/>
    <w:basedOn w:val="Normal"/>
    <w:next w:val="Normal"/>
    <w:link w:val="Heading8Char"/>
    <w:qFormat/>
    <w:rsid w:val="000A7AA0"/>
    <w:pPr>
      <w:numPr>
        <w:ilvl w:val="7"/>
        <w:numId w:val="1"/>
      </w:numPr>
      <w:spacing w:before="240" w:after="60"/>
      <w:outlineLvl w:val="7"/>
    </w:pPr>
    <w:rPr>
      <w:rFonts w:ascii="Arial" w:hAnsi="Arial"/>
      <w:i/>
      <w:sz w:val="20"/>
    </w:rPr>
  </w:style>
  <w:style w:type="paragraph" w:styleId="Heading9">
    <w:name w:val="heading 9"/>
    <w:basedOn w:val="Normal"/>
    <w:next w:val="Normal"/>
    <w:link w:val="Heading9Char"/>
    <w:qFormat/>
    <w:rsid w:val="000A7AA0"/>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A7AA0"/>
    <w:rPr>
      <w:rFonts w:ascii="Times New Roman" w:eastAsia="Times New Roman" w:hAnsi="Times New Roman" w:cs="Times New Roman"/>
      <w:b/>
      <w:caps/>
      <w:sz w:val="18"/>
      <w:szCs w:val="20"/>
      <w:lang w:val="en-GB"/>
    </w:rPr>
  </w:style>
  <w:style w:type="character" w:customStyle="1" w:styleId="Heading2Char">
    <w:name w:val="Heading 2 Char"/>
    <w:basedOn w:val="DefaultParagraphFont"/>
    <w:link w:val="Heading2"/>
    <w:rsid w:val="000A7AA0"/>
    <w:rPr>
      <w:rFonts w:ascii="Times New Roman" w:eastAsia="Times New Roman" w:hAnsi="Times New Roman" w:cs="Times New Roman"/>
      <w:b/>
      <w:sz w:val="18"/>
      <w:szCs w:val="20"/>
      <w:lang w:val="en-GB"/>
    </w:rPr>
  </w:style>
  <w:style w:type="character" w:customStyle="1" w:styleId="Heading3Char">
    <w:name w:val="Heading 3 Char"/>
    <w:basedOn w:val="DefaultParagraphFont"/>
    <w:link w:val="Heading3"/>
    <w:rsid w:val="000A7AA0"/>
    <w:rPr>
      <w:rFonts w:ascii="Times New Roman" w:eastAsia="Times New Roman" w:hAnsi="Times New Roman" w:cs="Times New Roman"/>
      <w:sz w:val="18"/>
      <w:szCs w:val="20"/>
      <w:lang w:val="en-GB"/>
    </w:rPr>
  </w:style>
  <w:style w:type="character" w:customStyle="1" w:styleId="Heading4Char">
    <w:name w:val="Heading 4 Char"/>
    <w:basedOn w:val="DefaultParagraphFont"/>
    <w:link w:val="Heading4"/>
    <w:rsid w:val="000A7AA0"/>
    <w:rPr>
      <w:rFonts w:ascii="Times New Roman" w:eastAsia="Times New Roman" w:hAnsi="Times New Roman" w:cs="Times New Roman"/>
      <w:sz w:val="18"/>
      <w:szCs w:val="20"/>
      <w:lang w:val="en-GB"/>
    </w:rPr>
  </w:style>
  <w:style w:type="character" w:customStyle="1" w:styleId="Heading5Char">
    <w:name w:val="Heading 5 Char"/>
    <w:basedOn w:val="DefaultParagraphFont"/>
    <w:link w:val="Heading5"/>
    <w:rsid w:val="000A7AA0"/>
    <w:rPr>
      <w:rFonts w:ascii="Arial" w:eastAsia="Times New Roman" w:hAnsi="Arial" w:cs="Times New Roman"/>
      <w:szCs w:val="20"/>
      <w:lang w:val="en-GB"/>
    </w:rPr>
  </w:style>
  <w:style w:type="character" w:customStyle="1" w:styleId="Heading6Char">
    <w:name w:val="Heading 6 Char"/>
    <w:basedOn w:val="DefaultParagraphFont"/>
    <w:link w:val="Heading6"/>
    <w:rsid w:val="000A7AA0"/>
    <w:rPr>
      <w:rFonts w:ascii="Arial" w:eastAsia="Times New Roman" w:hAnsi="Arial" w:cs="Times New Roman"/>
      <w:i/>
      <w:szCs w:val="20"/>
      <w:lang w:val="en-GB"/>
    </w:rPr>
  </w:style>
  <w:style w:type="character" w:customStyle="1" w:styleId="Heading7Char">
    <w:name w:val="Heading 7 Char"/>
    <w:basedOn w:val="DefaultParagraphFont"/>
    <w:link w:val="Heading7"/>
    <w:rsid w:val="000A7AA0"/>
    <w:rPr>
      <w:rFonts w:ascii="Arial" w:eastAsia="Times New Roman" w:hAnsi="Arial" w:cs="Times New Roman"/>
      <w:sz w:val="20"/>
      <w:szCs w:val="20"/>
      <w:lang w:val="en-GB"/>
    </w:rPr>
  </w:style>
  <w:style w:type="character" w:customStyle="1" w:styleId="Heading8Char">
    <w:name w:val="Heading 8 Char"/>
    <w:basedOn w:val="DefaultParagraphFont"/>
    <w:link w:val="Heading8"/>
    <w:rsid w:val="000A7AA0"/>
    <w:rPr>
      <w:rFonts w:ascii="Arial" w:eastAsia="Times New Roman" w:hAnsi="Arial" w:cs="Times New Roman"/>
      <w:i/>
      <w:sz w:val="20"/>
      <w:szCs w:val="20"/>
      <w:lang w:val="en-GB"/>
    </w:rPr>
  </w:style>
  <w:style w:type="character" w:customStyle="1" w:styleId="Heading9Char">
    <w:name w:val="Heading 9 Char"/>
    <w:basedOn w:val="DefaultParagraphFont"/>
    <w:link w:val="Heading9"/>
    <w:rsid w:val="000A7AA0"/>
    <w:rPr>
      <w:rFonts w:ascii="Arial" w:eastAsia="Times New Roman" w:hAnsi="Arial" w:cs="Times New Roman"/>
      <w:i/>
      <w:sz w:val="18"/>
      <w:szCs w:val="20"/>
      <w:lang w:val="en-GB"/>
    </w:rPr>
  </w:style>
  <w:style w:type="paragraph" w:styleId="Header">
    <w:name w:val="header"/>
    <w:basedOn w:val="Normal"/>
    <w:link w:val="HeaderChar"/>
    <w:semiHidden/>
    <w:rsid w:val="000A7AA0"/>
    <w:pPr>
      <w:tabs>
        <w:tab w:val="center" w:pos="4536"/>
        <w:tab w:val="right" w:pos="9072"/>
      </w:tabs>
      <w:jc w:val="center"/>
    </w:pPr>
  </w:style>
  <w:style w:type="character" w:customStyle="1" w:styleId="HeaderChar">
    <w:name w:val="Header Char"/>
    <w:basedOn w:val="DefaultParagraphFont"/>
    <w:link w:val="Header"/>
    <w:semiHidden/>
    <w:rsid w:val="000A7AA0"/>
    <w:rPr>
      <w:rFonts w:ascii="Times New Roman" w:eastAsia="Times New Roman" w:hAnsi="Times New Roman" w:cs="Times New Roman"/>
      <w:sz w:val="18"/>
      <w:szCs w:val="20"/>
      <w:lang w:val="en-GB"/>
    </w:rPr>
  </w:style>
  <w:style w:type="character" w:styleId="Hyperlink">
    <w:name w:val="Hyperlink"/>
    <w:semiHidden/>
    <w:rsid w:val="000A7AA0"/>
    <w:rPr>
      <w:rFonts w:ascii="Times New Roman" w:hAnsi="Times New Roman"/>
      <w:noProof w:val="0"/>
      <w:color w:val="0000FF"/>
      <w:sz w:val="18"/>
      <w:u w:val="none"/>
      <w:lang w:val="en-GB"/>
    </w:rPr>
  </w:style>
  <w:style w:type="paragraph" w:styleId="FootnoteText">
    <w:name w:val="footnote text"/>
    <w:link w:val="FootnoteTextChar"/>
    <w:semiHidden/>
    <w:rsid w:val="000A7AA0"/>
    <w:pPr>
      <w:tabs>
        <w:tab w:val="left" w:pos="227"/>
      </w:tabs>
      <w:suppressAutoHyphens/>
      <w:spacing w:after="0" w:line="240" w:lineRule="auto"/>
      <w:ind w:left="227" w:hanging="227"/>
      <w:jc w:val="both"/>
    </w:pPr>
    <w:rPr>
      <w:rFonts w:ascii="Times New Roman" w:eastAsia="Times New Roman" w:hAnsi="Times New Roman" w:cs="Times New Roman"/>
      <w:sz w:val="18"/>
      <w:szCs w:val="20"/>
      <w:lang w:val="en-GB"/>
    </w:rPr>
  </w:style>
  <w:style w:type="character" w:customStyle="1" w:styleId="FootnoteTextChar">
    <w:name w:val="Footnote Text Char"/>
    <w:basedOn w:val="DefaultParagraphFont"/>
    <w:link w:val="FootnoteText"/>
    <w:semiHidden/>
    <w:rsid w:val="000A7AA0"/>
    <w:rPr>
      <w:rFonts w:ascii="Times New Roman" w:eastAsia="Times New Roman" w:hAnsi="Times New Roman" w:cs="Times New Roman"/>
      <w:sz w:val="18"/>
      <w:szCs w:val="20"/>
      <w:lang w:val="en-GB"/>
    </w:rPr>
  </w:style>
  <w:style w:type="paragraph" w:customStyle="1" w:styleId="RefAcknowAppendixtitleoneline">
    <w:name w:val="Ref./Acknow./Appendix title (one line)"/>
    <w:basedOn w:val="Heading1"/>
    <w:autoRedefine/>
    <w:rsid w:val="000A7AA0"/>
    <w:pPr>
      <w:numPr>
        <w:numId w:val="2"/>
      </w:numPr>
      <w:tabs>
        <w:tab w:val="clear" w:pos="717"/>
      </w:tabs>
      <w:ind w:left="0" w:firstLine="0"/>
    </w:pPr>
  </w:style>
  <w:style w:type="paragraph" w:customStyle="1" w:styleId="Listnumbers">
    <w:name w:val="List numbers"/>
    <w:rsid w:val="000A7AA0"/>
    <w:pPr>
      <w:numPr>
        <w:numId w:val="3"/>
      </w:numPr>
      <w:tabs>
        <w:tab w:val="num" w:pos="360"/>
      </w:tabs>
      <w:suppressAutoHyphens/>
      <w:spacing w:after="0" w:line="240" w:lineRule="auto"/>
      <w:ind w:left="0" w:firstLine="0"/>
      <w:jc w:val="both"/>
    </w:pPr>
    <w:rPr>
      <w:rFonts w:ascii="Times New Roman" w:eastAsia="Times New Roman" w:hAnsi="Times New Roman" w:cs="Times New Roman"/>
      <w:sz w:val="18"/>
      <w:szCs w:val="20"/>
      <w:lang w:val="en-GB"/>
    </w:rPr>
  </w:style>
  <w:style w:type="paragraph" w:customStyle="1" w:styleId="Referencetext">
    <w:name w:val="Reference text"/>
    <w:basedOn w:val="Normal"/>
    <w:autoRedefine/>
    <w:rsid w:val="000A7AA0"/>
  </w:style>
  <w:style w:type="paragraph" w:customStyle="1" w:styleId="Tablecelltext">
    <w:name w:val="Table cell text"/>
    <w:basedOn w:val="Normal"/>
    <w:rsid w:val="000A7AA0"/>
    <w:pPr>
      <w:jc w:val="center"/>
    </w:pPr>
  </w:style>
  <w:style w:type="paragraph" w:customStyle="1" w:styleId="Keywords">
    <w:name w:val="Keywords"/>
    <w:basedOn w:val="Normal"/>
    <w:autoRedefine/>
    <w:rsid w:val="000A7AA0"/>
    <w:pPr>
      <w:ind w:left="1276" w:hanging="1276"/>
    </w:pPr>
  </w:style>
  <w:style w:type="paragraph" w:customStyle="1" w:styleId="Abstracttitle">
    <w:name w:val="Abstract title"/>
    <w:basedOn w:val="Normal"/>
    <w:autoRedefine/>
    <w:rsid w:val="000A7AA0"/>
    <w:rPr>
      <w:b/>
      <w:caps/>
    </w:rPr>
  </w:style>
  <w:style w:type="paragraph" w:customStyle="1" w:styleId="Abstracttext">
    <w:name w:val="Abstract text"/>
    <w:basedOn w:val="Normal"/>
    <w:autoRedefine/>
    <w:rsid w:val="000A7AA0"/>
  </w:style>
  <w:style w:type="paragraph" w:customStyle="1" w:styleId="FigTablecaptionwithoneline">
    <w:name w:val="Fig./Table caption with one line"/>
    <w:basedOn w:val="Normal"/>
    <w:autoRedefine/>
    <w:rsid w:val="000A7AA0"/>
    <w:pPr>
      <w:tabs>
        <w:tab w:val="left" w:pos="822"/>
      </w:tabs>
      <w:spacing w:before="60" w:after="60" w:line="276" w:lineRule="auto"/>
      <w:jc w:val="center"/>
    </w:pPr>
  </w:style>
  <w:style w:type="paragraph" w:styleId="Title">
    <w:name w:val="Title"/>
    <w:basedOn w:val="Normal"/>
    <w:next w:val="Normal"/>
    <w:link w:val="TitleChar"/>
    <w:uiPriority w:val="10"/>
    <w:qFormat/>
    <w:rsid w:val="000A7AA0"/>
    <w:pPr>
      <w:jc w:val="center"/>
      <w:outlineLvl w:val="0"/>
    </w:pPr>
    <w:rPr>
      <w:b/>
      <w:bCs/>
      <w:kern w:val="28"/>
      <w:sz w:val="24"/>
      <w:szCs w:val="32"/>
    </w:rPr>
  </w:style>
  <w:style w:type="character" w:customStyle="1" w:styleId="TitleChar">
    <w:name w:val="Title Char"/>
    <w:basedOn w:val="DefaultParagraphFont"/>
    <w:link w:val="Title"/>
    <w:uiPriority w:val="10"/>
    <w:rsid w:val="000A7AA0"/>
    <w:rPr>
      <w:rFonts w:ascii="Times New Roman" w:eastAsia="Times New Roman" w:hAnsi="Times New Roman" w:cs="Times New Roman"/>
      <w:b/>
      <w:bCs/>
      <w:kern w:val="28"/>
      <w:sz w:val="24"/>
      <w:szCs w:val="32"/>
      <w:lang w:val="en-GB"/>
    </w:rPr>
  </w:style>
  <w:style w:type="paragraph" w:styleId="NormalWeb">
    <w:name w:val="Normal (Web)"/>
    <w:basedOn w:val="Normal"/>
    <w:uiPriority w:val="99"/>
    <w:semiHidden/>
    <w:unhideWhenUsed/>
    <w:rsid w:val="000A7AA0"/>
    <w:pPr>
      <w:tabs>
        <w:tab w:val="clear" w:pos="1134"/>
      </w:tabs>
      <w:suppressAutoHyphens w:val="0"/>
      <w:spacing w:before="100" w:beforeAutospacing="1" w:after="100" w:afterAutospacing="1"/>
      <w:jc w:val="left"/>
    </w:pPr>
    <w:rPr>
      <w:sz w:val="24"/>
      <w:szCs w:val="24"/>
      <w:lang w:val="de-DE" w:eastAsia="de-DE"/>
    </w:rPr>
  </w:style>
  <w:style w:type="character" w:styleId="Strong">
    <w:name w:val="Strong"/>
    <w:uiPriority w:val="22"/>
    <w:qFormat/>
    <w:rsid w:val="000A7AA0"/>
    <w:rPr>
      <w:b/>
      <w:bCs/>
    </w:rPr>
  </w:style>
  <w:style w:type="paragraph" w:customStyle="1" w:styleId="Standard1">
    <w:name w:val="Standard1"/>
    <w:rsid w:val="000A7AA0"/>
    <w:pPr>
      <w:tabs>
        <w:tab w:val="left" w:pos="1134"/>
      </w:tabs>
      <w:suppressAutoHyphens/>
      <w:autoSpaceDN w:val="0"/>
      <w:spacing w:after="0" w:line="240" w:lineRule="auto"/>
      <w:jc w:val="both"/>
      <w:textAlignment w:val="baseline"/>
    </w:pPr>
    <w:rPr>
      <w:rFonts w:ascii="Times New Roman" w:eastAsia="Times New Roman" w:hAnsi="Times New Roman" w:cs="Times New Roman"/>
      <w:kern w:val="3"/>
      <w:sz w:val="18"/>
      <w:szCs w:val="20"/>
      <w:lang w:val="en-GB" w:eastAsia="zh-CN"/>
    </w:rPr>
  </w:style>
  <w:style w:type="paragraph" w:styleId="ListParagraph">
    <w:name w:val="List Paragraph"/>
    <w:basedOn w:val="Normal"/>
    <w:uiPriority w:val="34"/>
    <w:qFormat/>
    <w:rsid w:val="00C23987"/>
    <w:pPr>
      <w:ind w:left="720"/>
      <w:contextualSpacing/>
    </w:pPr>
  </w:style>
  <w:style w:type="table" w:customStyle="1" w:styleId="ListTable31">
    <w:name w:val="List Table 31"/>
    <w:basedOn w:val="TableNormal"/>
    <w:uiPriority w:val="48"/>
    <w:rsid w:val="00130C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leGrid">
    <w:name w:val="Table Grid"/>
    <w:basedOn w:val="TableNormal"/>
    <w:uiPriority w:val="39"/>
    <w:rsid w:val="00130C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130C9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130C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C613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C613B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3-Accent31">
    <w:name w:val="Grid Table 3 - Accent 31"/>
    <w:basedOn w:val="TableNormal"/>
    <w:uiPriority w:val="48"/>
    <w:rsid w:val="00C613B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Footer">
    <w:name w:val="footer"/>
    <w:basedOn w:val="Normal"/>
    <w:link w:val="FooterChar"/>
    <w:uiPriority w:val="99"/>
    <w:unhideWhenUsed/>
    <w:rsid w:val="0033631A"/>
    <w:pPr>
      <w:tabs>
        <w:tab w:val="clear" w:pos="1134"/>
        <w:tab w:val="center" w:pos="4680"/>
        <w:tab w:val="right" w:pos="9360"/>
      </w:tabs>
    </w:pPr>
  </w:style>
  <w:style w:type="character" w:customStyle="1" w:styleId="FooterChar">
    <w:name w:val="Footer Char"/>
    <w:basedOn w:val="DefaultParagraphFont"/>
    <w:link w:val="Footer"/>
    <w:uiPriority w:val="99"/>
    <w:rsid w:val="0033631A"/>
    <w:rPr>
      <w:rFonts w:ascii="Times New Roman" w:eastAsia="Times New Roman" w:hAnsi="Times New Roman" w:cs="Times New Roman"/>
      <w:sz w:val="18"/>
      <w:szCs w:val="20"/>
      <w:lang w:val="en-GB"/>
    </w:rPr>
  </w:style>
  <w:style w:type="paragraph" w:styleId="BalloonText">
    <w:name w:val="Balloon Text"/>
    <w:basedOn w:val="Normal"/>
    <w:link w:val="BalloonTextChar"/>
    <w:uiPriority w:val="99"/>
    <w:semiHidden/>
    <w:unhideWhenUsed/>
    <w:rsid w:val="00F04ECD"/>
    <w:rPr>
      <w:rFonts w:ascii="Tahoma" w:hAnsi="Tahoma" w:cs="Tahoma"/>
      <w:sz w:val="16"/>
      <w:szCs w:val="16"/>
    </w:rPr>
  </w:style>
  <w:style w:type="character" w:customStyle="1" w:styleId="BalloonTextChar">
    <w:name w:val="Balloon Text Char"/>
    <w:basedOn w:val="DefaultParagraphFont"/>
    <w:link w:val="BalloonText"/>
    <w:uiPriority w:val="99"/>
    <w:semiHidden/>
    <w:rsid w:val="00F04ECD"/>
    <w:rPr>
      <w:rFonts w:ascii="Tahoma" w:eastAsia="Times New Roman" w:hAnsi="Tahoma" w:cs="Tahoma"/>
      <w:sz w:val="16"/>
      <w:szCs w:val="16"/>
      <w:lang w:val="en-GB"/>
    </w:rPr>
  </w:style>
  <w:style w:type="character" w:styleId="CommentReference">
    <w:name w:val="annotation reference"/>
    <w:basedOn w:val="DefaultParagraphFont"/>
    <w:uiPriority w:val="99"/>
    <w:semiHidden/>
    <w:unhideWhenUsed/>
    <w:rsid w:val="00874AC9"/>
    <w:rPr>
      <w:sz w:val="16"/>
      <w:szCs w:val="16"/>
    </w:rPr>
  </w:style>
  <w:style w:type="paragraph" w:styleId="CommentText">
    <w:name w:val="annotation text"/>
    <w:basedOn w:val="Normal"/>
    <w:link w:val="CommentTextChar"/>
    <w:uiPriority w:val="99"/>
    <w:unhideWhenUsed/>
    <w:rsid w:val="00874AC9"/>
    <w:rPr>
      <w:sz w:val="20"/>
    </w:rPr>
  </w:style>
  <w:style w:type="character" w:customStyle="1" w:styleId="CommentTextChar">
    <w:name w:val="Comment Text Char"/>
    <w:basedOn w:val="DefaultParagraphFont"/>
    <w:link w:val="CommentText"/>
    <w:uiPriority w:val="99"/>
    <w:rsid w:val="00874AC9"/>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874AC9"/>
    <w:rPr>
      <w:b/>
      <w:bCs/>
    </w:rPr>
  </w:style>
  <w:style w:type="character" w:customStyle="1" w:styleId="CommentSubjectChar">
    <w:name w:val="Comment Subject Char"/>
    <w:basedOn w:val="CommentTextChar"/>
    <w:link w:val="CommentSubject"/>
    <w:uiPriority w:val="99"/>
    <w:semiHidden/>
    <w:rsid w:val="00874AC9"/>
    <w:rPr>
      <w:rFonts w:ascii="Times New Roman" w:eastAsia="Times New Roman" w:hAnsi="Times New Roman" w:cs="Times New Roman"/>
      <w:b/>
      <w:bCs/>
      <w:sz w:val="20"/>
      <w:szCs w:val="20"/>
      <w:lang w:val="en-GB"/>
    </w:rPr>
  </w:style>
  <w:style w:type="paragraph" w:styleId="Revision">
    <w:name w:val="Revision"/>
    <w:hidden/>
    <w:uiPriority w:val="99"/>
    <w:semiHidden/>
    <w:rsid w:val="00CA0D6A"/>
    <w:pPr>
      <w:spacing w:after="0" w:line="240" w:lineRule="auto"/>
    </w:pPr>
    <w:rPr>
      <w:rFonts w:ascii="Times New Roman" w:eastAsia="Times New Roman" w:hAnsi="Times New Roman" w:cs="Times New Roman"/>
      <w:sz w:val="18"/>
      <w:szCs w:val="20"/>
      <w:lang w:val="en-GB"/>
    </w:rPr>
  </w:style>
  <w:style w:type="paragraph" w:styleId="Bibliography">
    <w:name w:val="Bibliography"/>
    <w:basedOn w:val="Normal"/>
    <w:next w:val="Normal"/>
    <w:uiPriority w:val="37"/>
    <w:unhideWhenUsed/>
    <w:rsid w:val="00D732C7"/>
    <w:pPr>
      <w:tabs>
        <w:tab w:val="clear" w:pos="1134"/>
      </w:tabs>
      <w:spacing w:line="480" w:lineRule="auto"/>
      <w:ind w:left="720" w:hanging="720"/>
    </w:pPr>
  </w:style>
  <w:style w:type="character" w:customStyle="1" w:styleId="lsa">
    <w:name w:val="lsa"/>
    <w:basedOn w:val="DefaultParagraphFont"/>
    <w:rsid w:val="00107882"/>
  </w:style>
  <w:style w:type="character" w:customStyle="1" w:styleId="ls7">
    <w:name w:val="ls7"/>
    <w:basedOn w:val="DefaultParagraphFont"/>
    <w:rsid w:val="00107882"/>
  </w:style>
  <w:style w:type="character" w:customStyle="1" w:styleId="lsb">
    <w:name w:val="lsb"/>
    <w:basedOn w:val="DefaultParagraphFont"/>
    <w:rsid w:val="00E37112"/>
  </w:style>
  <w:style w:type="character" w:customStyle="1" w:styleId="ls1">
    <w:name w:val="ls1"/>
    <w:basedOn w:val="DefaultParagraphFont"/>
    <w:rsid w:val="00E37112"/>
  </w:style>
  <w:style w:type="paragraph" w:customStyle="1" w:styleId="m7788029222399973538gmail-msocommenttext">
    <w:name w:val="m_7788029222399973538gmail-msocommenttext"/>
    <w:basedOn w:val="Normal"/>
    <w:rsid w:val="001E1394"/>
    <w:pPr>
      <w:tabs>
        <w:tab w:val="clear" w:pos="1134"/>
      </w:tabs>
      <w:suppressAutoHyphens w:val="0"/>
      <w:spacing w:before="100" w:beforeAutospacing="1" w:after="100" w:afterAutospacing="1"/>
      <w:jc w:val="left"/>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3722">
      <w:bodyDiv w:val="1"/>
      <w:marLeft w:val="0"/>
      <w:marRight w:val="0"/>
      <w:marTop w:val="0"/>
      <w:marBottom w:val="0"/>
      <w:divBdr>
        <w:top w:val="none" w:sz="0" w:space="0" w:color="auto"/>
        <w:left w:val="none" w:sz="0" w:space="0" w:color="auto"/>
        <w:bottom w:val="none" w:sz="0" w:space="0" w:color="auto"/>
        <w:right w:val="none" w:sz="0" w:space="0" w:color="auto"/>
      </w:divBdr>
      <w:divsChild>
        <w:div w:id="1370296104">
          <w:marLeft w:val="480"/>
          <w:marRight w:val="0"/>
          <w:marTop w:val="0"/>
          <w:marBottom w:val="0"/>
          <w:divBdr>
            <w:top w:val="none" w:sz="0" w:space="0" w:color="auto"/>
            <w:left w:val="none" w:sz="0" w:space="0" w:color="auto"/>
            <w:bottom w:val="none" w:sz="0" w:space="0" w:color="auto"/>
            <w:right w:val="none" w:sz="0" w:space="0" w:color="auto"/>
          </w:divBdr>
          <w:divsChild>
            <w:div w:id="41211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72785">
      <w:bodyDiv w:val="1"/>
      <w:marLeft w:val="0"/>
      <w:marRight w:val="0"/>
      <w:marTop w:val="0"/>
      <w:marBottom w:val="0"/>
      <w:divBdr>
        <w:top w:val="none" w:sz="0" w:space="0" w:color="auto"/>
        <w:left w:val="none" w:sz="0" w:space="0" w:color="auto"/>
        <w:bottom w:val="none" w:sz="0" w:space="0" w:color="auto"/>
        <w:right w:val="none" w:sz="0" w:space="0" w:color="auto"/>
      </w:divBdr>
      <w:divsChild>
        <w:div w:id="672101177">
          <w:marLeft w:val="480"/>
          <w:marRight w:val="0"/>
          <w:marTop w:val="0"/>
          <w:marBottom w:val="0"/>
          <w:divBdr>
            <w:top w:val="none" w:sz="0" w:space="0" w:color="auto"/>
            <w:left w:val="none" w:sz="0" w:space="0" w:color="auto"/>
            <w:bottom w:val="none" w:sz="0" w:space="0" w:color="auto"/>
            <w:right w:val="none" w:sz="0" w:space="0" w:color="auto"/>
          </w:divBdr>
          <w:divsChild>
            <w:div w:id="39513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419755">
      <w:bodyDiv w:val="1"/>
      <w:marLeft w:val="0"/>
      <w:marRight w:val="0"/>
      <w:marTop w:val="0"/>
      <w:marBottom w:val="0"/>
      <w:divBdr>
        <w:top w:val="none" w:sz="0" w:space="0" w:color="auto"/>
        <w:left w:val="none" w:sz="0" w:space="0" w:color="auto"/>
        <w:bottom w:val="none" w:sz="0" w:space="0" w:color="auto"/>
        <w:right w:val="none" w:sz="0" w:space="0" w:color="auto"/>
      </w:divBdr>
    </w:div>
    <w:div w:id="685980281">
      <w:bodyDiv w:val="1"/>
      <w:marLeft w:val="0"/>
      <w:marRight w:val="0"/>
      <w:marTop w:val="0"/>
      <w:marBottom w:val="0"/>
      <w:divBdr>
        <w:top w:val="none" w:sz="0" w:space="0" w:color="auto"/>
        <w:left w:val="none" w:sz="0" w:space="0" w:color="auto"/>
        <w:bottom w:val="none" w:sz="0" w:space="0" w:color="auto"/>
        <w:right w:val="none" w:sz="0" w:space="0" w:color="auto"/>
      </w:divBdr>
    </w:div>
    <w:div w:id="958142022">
      <w:bodyDiv w:val="1"/>
      <w:marLeft w:val="0"/>
      <w:marRight w:val="0"/>
      <w:marTop w:val="0"/>
      <w:marBottom w:val="0"/>
      <w:divBdr>
        <w:top w:val="none" w:sz="0" w:space="0" w:color="auto"/>
        <w:left w:val="none" w:sz="0" w:space="0" w:color="auto"/>
        <w:bottom w:val="none" w:sz="0" w:space="0" w:color="auto"/>
        <w:right w:val="none" w:sz="0" w:space="0" w:color="auto"/>
      </w:divBdr>
      <w:divsChild>
        <w:div w:id="1395473377">
          <w:marLeft w:val="0"/>
          <w:marRight w:val="0"/>
          <w:marTop w:val="0"/>
          <w:marBottom w:val="0"/>
          <w:divBdr>
            <w:top w:val="none" w:sz="0" w:space="0" w:color="auto"/>
            <w:left w:val="none" w:sz="0" w:space="0" w:color="auto"/>
            <w:bottom w:val="none" w:sz="0" w:space="0" w:color="auto"/>
            <w:right w:val="none" w:sz="0" w:space="0" w:color="auto"/>
          </w:divBdr>
          <w:divsChild>
            <w:div w:id="1324971459">
              <w:marLeft w:val="0"/>
              <w:marRight w:val="0"/>
              <w:marTop w:val="0"/>
              <w:marBottom w:val="0"/>
              <w:divBdr>
                <w:top w:val="none" w:sz="0" w:space="0" w:color="auto"/>
                <w:left w:val="none" w:sz="0" w:space="0" w:color="auto"/>
                <w:bottom w:val="none" w:sz="0" w:space="0" w:color="auto"/>
                <w:right w:val="none" w:sz="0" w:space="0" w:color="auto"/>
              </w:divBdr>
              <w:divsChild>
                <w:div w:id="172714014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2171875">
      <w:bodyDiv w:val="1"/>
      <w:marLeft w:val="0"/>
      <w:marRight w:val="0"/>
      <w:marTop w:val="0"/>
      <w:marBottom w:val="0"/>
      <w:divBdr>
        <w:top w:val="none" w:sz="0" w:space="0" w:color="auto"/>
        <w:left w:val="none" w:sz="0" w:space="0" w:color="auto"/>
        <w:bottom w:val="none" w:sz="0" w:space="0" w:color="auto"/>
        <w:right w:val="none" w:sz="0" w:space="0" w:color="auto"/>
      </w:divBdr>
      <w:divsChild>
        <w:div w:id="263154120">
          <w:marLeft w:val="0"/>
          <w:marRight w:val="0"/>
          <w:marTop w:val="0"/>
          <w:marBottom w:val="0"/>
          <w:divBdr>
            <w:top w:val="none" w:sz="0" w:space="0" w:color="auto"/>
            <w:left w:val="none" w:sz="0" w:space="0" w:color="auto"/>
            <w:bottom w:val="none" w:sz="0" w:space="0" w:color="auto"/>
            <w:right w:val="none" w:sz="0" w:space="0" w:color="auto"/>
          </w:divBdr>
          <w:divsChild>
            <w:div w:id="264771449">
              <w:marLeft w:val="0"/>
              <w:marRight w:val="0"/>
              <w:marTop w:val="0"/>
              <w:marBottom w:val="0"/>
              <w:divBdr>
                <w:top w:val="none" w:sz="0" w:space="0" w:color="auto"/>
                <w:left w:val="none" w:sz="0" w:space="0" w:color="auto"/>
                <w:bottom w:val="none" w:sz="0" w:space="0" w:color="auto"/>
                <w:right w:val="none" w:sz="0" w:space="0" w:color="auto"/>
              </w:divBdr>
              <w:divsChild>
                <w:div w:id="184196998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0167320">
      <w:bodyDiv w:val="1"/>
      <w:marLeft w:val="0"/>
      <w:marRight w:val="0"/>
      <w:marTop w:val="0"/>
      <w:marBottom w:val="0"/>
      <w:divBdr>
        <w:top w:val="none" w:sz="0" w:space="0" w:color="auto"/>
        <w:left w:val="none" w:sz="0" w:space="0" w:color="auto"/>
        <w:bottom w:val="none" w:sz="0" w:space="0" w:color="auto"/>
        <w:right w:val="none" w:sz="0" w:space="0" w:color="auto"/>
      </w:divBdr>
    </w:div>
    <w:div w:id="1614898045">
      <w:bodyDiv w:val="1"/>
      <w:marLeft w:val="0"/>
      <w:marRight w:val="0"/>
      <w:marTop w:val="0"/>
      <w:marBottom w:val="0"/>
      <w:divBdr>
        <w:top w:val="none" w:sz="0" w:space="0" w:color="auto"/>
        <w:left w:val="none" w:sz="0" w:space="0" w:color="auto"/>
        <w:bottom w:val="none" w:sz="0" w:space="0" w:color="auto"/>
        <w:right w:val="none" w:sz="0" w:space="0" w:color="auto"/>
      </w:divBdr>
      <w:divsChild>
        <w:div w:id="1168251159">
          <w:marLeft w:val="0"/>
          <w:marRight w:val="0"/>
          <w:marTop w:val="0"/>
          <w:marBottom w:val="0"/>
          <w:divBdr>
            <w:top w:val="none" w:sz="0" w:space="0" w:color="auto"/>
            <w:left w:val="none" w:sz="0" w:space="0" w:color="auto"/>
            <w:bottom w:val="none" w:sz="0" w:space="0" w:color="auto"/>
            <w:right w:val="none" w:sz="0" w:space="0" w:color="auto"/>
          </w:divBdr>
        </w:div>
        <w:div w:id="584270894">
          <w:marLeft w:val="0"/>
          <w:marRight w:val="0"/>
          <w:marTop w:val="0"/>
          <w:marBottom w:val="0"/>
          <w:divBdr>
            <w:top w:val="none" w:sz="0" w:space="0" w:color="auto"/>
            <w:left w:val="none" w:sz="0" w:space="0" w:color="auto"/>
            <w:bottom w:val="none" w:sz="0" w:space="0" w:color="auto"/>
            <w:right w:val="none" w:sz="0" w:space="0" w:color="auto"/>
          </w:divBdr>
        </w:div>
        <w:div w:id="1109933642">
          <w:marLeft w:val="0"/>
          <w:marRight w:val="0"/>
          <w:marTop w:val="0"/>
          <w:marBottom w:val="0"/>
          <w:divBdr>
            <w:top w:val="none" w:sz="0" w:space="0" w:color="auto"/>
            <w:left w:val="none" w:sz="0" w:space="0" w:color="auto"/>
            <w:bottom w:val="none" w:sz="0" w:space="0" w:color="auto"/>
            <w:right w:val="none" w:sz="0" w:space="0" w:color="auto"/>
          </w:divBdr>
        </w:div>
        <w:div w:id="792752948">
          <w:marLeft w:val="0"/>
          <w:marRight w:val="0"/>
          <w:marTop w:val="0"/>
          <w:marBottom w:val="0"/>
          <w:divBdr>
            <w:top w:val="none" w:sz="0" w:space="0" w:color="auto"/>
            <w:left w:val="none" w:sz="0" w:space="0" w:color="auto"/>
            <w:bottom w:val="none" w:sz="0" w:space="0" w:color="auto"/>
            <w:right w:val="none" w:sz="0" w:space="0" w:color="auto"/>
          </w:divBdr>
        </w:div>
        <w:div w:id="1114516692">
          <w:marLeft w:val="0"/>
          <w:marRight w:val="0"/>
          <w:marTop w:val="0"/>
          <w:marBottom w:val="0"/>
          <w:divBdr>
            <w:top w:val="none" w:sz="0" w:space="0" w:color="auto"/>
            <w:left w:val="none" w:sz="0" w:space="0" w:color="auto"/>
            <w:bottom w:val="none" w:sz="0" w:space="0" w:color="auto"/>
            <w:right w:val="none" w:sz="0" w:space="0" w:color="auto"/>
          </w:divBdr>
        </w:div>
        <w:div w:id="1246105990">
          <w:marLeft w:val="0"/>
          <w:marRight w:val="0"/>
          <w:marTop w:val="0"/>
          <w:marBottom w:val="0"/>
          <w:divBdr>
            <w:top w:val="none" w:sz="0" w:space="0" w:color="auto"/>
            <w:left w:val="none" w:sz="0" w:space="0" w:color="auto"/>
            <w:bottom w:val="none" w:sz="0" w:space="0" w:color="auto"/>
            <w:right w:val="none" w:sz="0" w:space="0" w:color="auto"/>
          </w:divBdr>
        </w:div>
        <w:div w:id="1626352850">
          <w:marLeft w:val="0"/>
          <w:marRight w:val="0"/>
          <w:marTop w:val="0"/>
          <w:marBottom w:val="0"/>
          <w:divBdr>
            <w:top w:val="none" w:sz="0" w:space="0" w:color="auto"/>
            <w:left w:val="none" w:sz="0" w:space="0" w:color="auto"/>
            <w:bottom w:val="none" w:sz="0" w:space="0" w:color="auto"/>
            <w:right w:val="none" w:sz="0" w:space="0" w:color="auto"/>
          </w:divBdr>
        </w:div>
        <w:div w:id="2054229509">
          <w:marLeft w:val="0"/>
          <w:marRight w:val="0"/>
          <w:marTop w:val="0"/>
          <w:marBottom w:val="0"/>
          <w:divBdr>
            <w:top w:val="none" w:sz="0" w:space="0" w:color="auto"/>
            <w:left w:val="none" w:sz="0" w:space="0" w:color="auto"/>
            <w:bottom w:val="none" w:sz="0" w:space="0" w:color="auto"/>
            <w:right w:val="none" w:sz="0" w:space="0" w:color="auto"/>
          </w:divBdr>
        </w:div>
      </w:divsChild>
    </w:div>
    <w:div w:id="2044093964">
      <w:bodyDiv w:val="1"/>
      <w:marLeft w:val="0"/>
      <w:marRight w:val="0"/>
      <w:marTop w:val="0"/>
      <w:marBottom w:val="0"/>
      <w:divBdr>
        <w:top w:val="none" w:sz="0" w:space="0" w:color="auto"/>
        <w:left w:val="none" w:sz="0" w:space="0" w:color="auto"/>
        <w:bottom w:val="none" w:sz="0" w:space="0" w:color="auto"/>
        <w:right w:val="none" w:sz="0" w:space="0" w:color="auto"/>
      </w:divBdr>
      <w:divsChild>
        <w:div w:id="438529111">
          <w:marLeft w:val="0"/>
          <w:marRight w:val="0"/>
          <w:marTop w:val="0"/>
          <w:marBottom w:val="0"/>
          <w:divBdr>
            <w:top w:val="none" w:sz="0" w:space="0" w:color="auto"/>
            <w:left w:val="none" w:sz="0" w:space="0" w:color="auto"/>
            <w:bottom w:val="none" w:sz="0" w:space="0" w:color="auto"/>
            <w:right w:val="none" w:sz="0" w:space="0" w:color="auto"/>
          </w:divBdr>
        </w:div>
        <w:div w:id="1797404293">
          <w:marLeft w:val="0"/>
          <w:marRight w:val="0"/>
          <w:marTop w:val="0"/>
          <w:marBottom w:val="0"/>
          <w:divBdr>
            <w:top w:val="none" w:sz="0" w:space="0" w:color="auto"/>
            <w:left w:val="none" w:sz="0" w:space="0" w:color="auto"/>
            <w:bottom w:val="none" w:sz="0" w:space="0" w:color="auto"/>
            <w:right w:val="none" w:sz="0" w:space="0" w:color="auto"/>
          </w:divBdr>
        </w:div>
        <w:div w:id="576016414">
          <w:marLeft w:val="0"/>
          <w:marRight w:val="0"/>
          <w:marTop w:val="0"/>
          <w:marBottom w:val="0"/>
          <w:divBdr>
            <w:top w:val="none" w:sz="0" w:space="0" w:color="auto"/>
            <w:left w:val="none" w:sz="0" w:space="0" w:color="auto"/>
            <w:bottom w:val="none" w:sz="0" w:space="0" w:color="auto"/>
            <w:right w:val="none" w:sz="0" w:space="0" w:color="auto"/>
          </w:divBdr>
        </w:div>
        <w:div w:id="744107064">
          <w:marLeft w:val="0"/>
          <w:marRight w:val="0"/>
          <w:marTop w:val="0"/>
          <w:marBottom w:val="0"/>
          <w:divBdr>
            <w:top w:val="none" w:sz="0" w:space="0" w:color="auto"/>
            <w:left w:val="none" w:sz="0" w:space="0" w:color="auto"/>
            <w:bottom w:val="none" w:sz="0" w:space="0" w:color="auto"/>
            <w:right w:val="none" w:sz="0" w:space="0" w:color="auto"/>
          </w:divBdr>
        </w:div>
        <w:div w:id="1925214663">
          <w:marLeft w:val="0"/>
          <w:marRight w:val="0"/>
          <w:marTop w:val="0"/>
          <w:marBottom w:val="0"/>
          <w:divBdr>
            <w:top w:val="none" w:sz="0" w:space="0" w:color="auto"/>
            <w:left w:val="none" w:sz="0" w:space="0" w:color="auto"/>
            <w:bottom w:val="none" w:sz="0" w:space="0" w:color="auto"/>
            <w:right w:val="none" w:sz="0" w:space="0" w:color="auto"/>
          </w:divBdr>
        </w:div>
      </w:divsChild>
    </w:div>
    <w:div w:id="2049450831">
      <w:bodyDiv w:val="1"/>
      <w:marLeft w:val="0"/>
      <w:marRight w:val="0"/>
      <w:marTop w:val="0"/>
      <w:marBottom w:val="0"/>
      <w:divBdr>
        <w:top w:val="none" w:sz="0" w:space="0" w:color="auto"/>
        <w:left w:val="none" w:sz="0" w:space="0" w:color="auto"/>
        <w:bottom w:val="none" w:sz="0" w:space="0" w:color="auto"/>
        <w:right w:val="none" w:sz="0" w:space="0" w:color="auto"/>
      </w:divBdr>
      <w:divsChild>
        <w:div w:id="1503887062">
          <w:marLeft w:val="480"/>
          <w:marRight w:val="0"/>
          <w:marTop w:val="0"/>
          <w:marBottom w:val="0"/>
          <w:divBdr>
            <w:top w:val="none" w:sz="0" w:space="0" w:color="auto"/>
            <w:left w:val="none" w:sz="0" w:space="0" w:color="auto"/>
            <w:bottom w:val="none" w:sz="0" w:space="0" w:color="auto"/>
            <w:right w:val="none" w:sz="0" w:space="0" w:color="auto"/>
          </w:divBdr>
          <w:divsChild>
            <w:div w:id="212784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thiru095@protonmail.com" TargetMode="Externa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hyperlink" Target="https://itemit.com/"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in/url?sa=t&amp;rct=j&amp;q=&amp;esrc=s&amp;source=web&amp;cd=2&amp;cad=rja&amp;uact=8&amp;ved=0ahUKEwi-8ais68rYAhWLwI8KHe66B2IQFgguMAE&amp;url=https%3A%2F%2Fwww.ausenco.com%2Fen%2Fvalidate-and-optimise-existing-asset-management-functions&amp;usg=AOvVaw30wSgKZefOlt5s7PeN11KF" TargetMode="External"/><Relationship Id="rId24" Type="http://schemas.openxmlformats.org/officeDocument/2006/relationships/image" Target="media/image13.jpeg"/><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header" Target="header1.xm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hyperlink" Target="mailto:khatavkarparag@gmail.com"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A6A790-30F1-4924-8066-ED15F5180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0</Pages>
  <Words>6006</Words>
  <Characters>3423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0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SD2</dc:creator>
  <cp:lastModifiedBy>ILK Labs</cp:lastModifiedBy>
  <cp:revision>13</cp:revision>
  <dcterms:created xsi:type="dcterms:W3CDTF">2018-10-17T05:52:00Z</dcterms:created>
  <dcterms:modified xsi:type="dcterms:W3CDTF">2021-08-20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zR1P3PWY"/&gt;&lt;style id="http://www.zotero.org/styles/apa" locale="en-US" hasBibliography="1" bibliographyStyleHasBeenSet="1"/&gt;&lt;prefs&gt;&lt;pref name="automaticJournalAbbreviations" value="true"/&gt;&lt;pref n</vt:lpwstr>
  </property>
  <property fmtid="{D5CDD505-2E9C-101B-9397-08002B2CF9AE}" pid="3" name="ZOTERO_PREF_2">
    <vt:lpwstr>ame="fieldType" value="Field"/&gt;&lt;pref name="delayCitationUpdates" value="true"/&gt;&lt;/prefs&gt;&lt;/data&gt;</vt:lpwstr>
  </property>
</Properties>
</file>